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C6EA0F0" w14:textId="77777777" w:rsidR="00511BF9" w:rsidRPr="00DA5025" w:rsidRDefault="009F7FAD">
      <w:pPr>
        <w:rPr>
          <w:rFonts w:ascii="Arial" w:hAnsi="Arial" w:cs="Arial"/>
          <w:b/>
          <w:bCs/>
          <w:sz w:val="26"/>
        </w:rPr>
      </w:pPr>
      <w:r w:rsidRPr="00DA5025">
        <w:rPr>
          <w:rFonts w:ascii="Arial" w:hAnsi="Arial" w:cs="Arial"/>
          <w:b/>
          <w:bCs/>
          <w:sz w:val="26"/>
        </w:rPr>
        <w:t>Coursework Overview</w:t>
      </w:r>
      <w:r w:rsidR="00B831F9" w:rsidRPr="00DA5025">
        <w:rPr>
          <w:rFonts w:ascii="Arial" w:hAnsi="Arial" w:cs="Arial"/>
          <w:b/>
          <w:bCs/>
          <w:sz w:val="26"/>
        </w:rPr>
        <w:t xml:space="preserve"> and Assessment Criteria</w:t>
      </w:r>
    </w:p>
    <w:p w14:paraId="5ADDAF11" w14:textId="77777777" w:rsidR="002A0273" w:rsidRPr="00DC61B5" w:rsidRDefault="002A0273">
      <w:pPr>
        <w:pBdr>
          <w:bottom w:val="single" w:sz="6" w:space="1" w:color="auto"/>
        </w:pBdr>
        <w:rPr>
          <w:rFonts w:ascii="Arial" w:hAnsi="Arial" w:cs="Arial"/>
          <w:b/>
          <w:bCs/>
          <w:sz w:val="14"/>
          <w:szCs w:val="10"/>
        </w:rPr>
      </w:pPr>
    </w:p>
    <w:p w14:paraId="1DBD1112" w14:textId="77777777" w:rsidR="002A0273" w:rsidRPr="002A0273" w:rsidRDefault="002A0273" w:rsidP="00511BF9">
      <w:pPr>
        <w:jc w:val="both"/>
        <w:rPr>
          <w:rFonts w:ascii="Arial" w:hAnsi="Arial" w:cs="Arial"/>
          <w:b/>
          <w:sz w:val="8"/>
          <w:szCs w:val="8"/>
        </w:rPr>
      </w:pPr>
    </w:p>
    <w:p w14:paraId="04FA42B3" w14:textId="2CAF25E5" w:rsidR="00511BF9" w:rsidRPr="00C02B7B" w:rsidRDefault="00511BF9" w:rsidP="00511BF9">
      <w:pPr>
        <w:jc w:val="both"/>
        <w:rPr>
          <w:rFonts w:ascii="Arial" w:hAnsi="Arial" w:cs="Arial"/>
          <w:b/>
          <w:sz w:val="6"/>
        </w:rPr>
      </w:pPr>
      <w:r w:rsidRPr="00EC134F">
        <w:rPr>
          <w:rFonts w:ascii="Arial" w:hAnsi="Arial" w:cs="Arial"/>
          <w:b/>
        </w:rPr>
        <w:t>Module Title:</w:t>
      </w:r>
      <w:r w:rsidRPr="00EC134F">
        <w:rPr>
          <w:rFonts w:ascii="Arial" w:hAnsi="Arial" w:cs="Arial"/>
          <w:b/>
        </w:rPr>
        <w:tab/>
      </w:r>
      <w:r w:rsidRPr="00EC134F">
        <w:rPr>
          <w:rFonts w:ascii="Arial" w:hAnsi="Arial" w:cs="Arial"/>
          <w:b/>
        </w:rPr>
        <w:tab/>
      </w:r>
      <w:r w:rsidRPr="00EC134F">
        <w:rPr>
          <w:rFonts w:ascii="Arial" w:hAnsi="Arial" w:cs="Arial"/>
          <w:b/>
        </w:rPr>
        <w:tab/>
      </w:r>
      <w:r w:rsidR="00973FE6">
        <w:rPr>
          <w:rFonts w:ascii="Arial" w:hAnsi="Arial" w:cs="Arial"/>
          <w:b/>
        </w:rPr>
        <w:t xml:space="preserve">        </w:t>
      </w:r>
      <w:r w:rsidR="00BE4DCA" w:rsidRPr="00CD0C18">
        <w:rPr>
          <w:rFonts w:ascii="Arial" w:hAnsi="Arial" w:cs="Arial"/>
          <w:bCs/>
        </w:rPr>
        <w:t xml:space="preserve">Big Data </w:t>
      </w:r>
      <w:r w:rsidR="00027444">
        <w:rPr>
          <w:rFonts w:ascii="Arial" w:hAnsi="Arial" w:cs="Arial"/>
          <w:bCs/>
        </w:rPr>
        <w:t>&amp;</w:t>
      </w:r>
      <w:r w:rsidR="00BE4DCA" w:rsidRPr="00CD0C18">
        <w:rPr>
          <w:rFonts w:ascii="Arial" w:hAnsi="Arial" w:cs="Arial"/>
          <w:bCs/>
        </w:rPr>
        <w:t xml:space="preserve"> Infrastructure</w:t>
      </w:r>
      <w:r w:rsidRPr="00CD0C18">
        <w:rPr>
          <w:rFonts w:ascii="Arial" w:hAnsi="Arial" w:cs="Arial"/>
        </w:rPr>
        <w:tab/>
      </w:r>
      <w:r w:rsidRPr="00CD0C18">
        <w:rPr>
          <w:rFonts w:ascii="Arial" w:hAnsi="Arial" w:cs="Arial"/>
        </w:rPr>
        <w:tab/>
      </w:r>
      <w:r w:rsidRPr="00CD0C18">
        <w:rPr>
          <w:rFonts w:ascii="Arial" w:hAnsi="Arial" w:cs="Arial"/>
        </w:rPr>
        <w:tab/>
      </w:r>
      <w:r w:rsidR="0024499E" w:rsidRPr="00CD0C18">
        <w:rPr>
          <w:rFonts w:ascii="Arial" w:hAnsi="Arial" w:cs="Arial"/>
        </w:rPr>
        <w:br/>
      </w:r>
    </w:p>
    <w:p w14:paraId="0FDD8347" w14:textId="1556595E" w:rsidR="00511BF9" w:rsidRPr="00EC134F" w:rsidRDefault="00511BF9" w:rsidP="00511BF9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Module Code:</w:t>
      </w:r>
      <w:r w:rsidR="00D02F08" w:rsidRPr="00EC134F">
        <w:rPr>
          <w:rFonts w:ascii="Arial" w:hAnsi="Arial" w:cs="Arial"/>
        </w:rPr>
        <w:tab/>
      </w:r>
      <w:r w:rsidR="00D02F08" w:rsidRPr="00EC134F">
        <w:rPr>
          <w:rFonts w:ascii="Arial" w:hAnsi="Arial" w:cs="Arial"/>
        </w:rPr>
        <w:tab/>
      </w:r>
      <w:r w:rsidR="00D02F08" w:rsidRPr="00EC134F">
        <w:rPr>
          <w:rFonts w:ascii="Arial" w:hAnsi="Arial" w:cs="Arial"/>
        </w:rPr>
        <w:tab/>
      </w:r>
      <w:r w:rsidR="00973FE6">
        <w:rPr>
          <w:rFonts w:ascii="Arial" w:hAnsi="Arial" w:cs="Arial"/>
        </w:rPr>
        <w:t xml:space="preserve">        </w:t>
      </w:r>
      <w:r w:rsidR="00B831F9" w:rsidRPr="00EC134F">
        <w:rPr>
          <w:rFonts w:ascii="Arial" w:hAnsi="Arial" w:cs="Arial"/>
        </w:rPr>
        <w:t xml:space="preserve">COM </w:t>
      </w:r>
      <w:r w:rsidR="00CD5493">
        <w:rPr>
          <w:rFonts w:ascii="Arial" w:hAnsi="Arial" w:cs="Arial"/>
        </w:rPr>
        <w:t>745</w:t>
      </w:r>
      <w:r w:rsidR="00B831F9" w:rsidRPr="00EC134F">
        <w:rPr>
          <w:rFonts w:ascii="Arial" w:hAnsi="Arial" w:cs="Arial"/>
        </w:rPr>
        <w:t xml:space="preserve"> </w:t>
      </w:r>
    </w:p>
    <w:p w14:paraId="400201C0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2809FD1E" w14:textId="23B4A36C" w:rsidR="00511BF9" w:rsidRPr="00EC134F" w:rsidRDefault="00511BF9" w:rsidP="00511BF9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Module Coordinator:</w:t>
      </w:r>
      <w:r w:rsidRPr="00EC134F">
        <w:rPr>
          <w:rFonts w:ascii="Arial" w:hAnsi="Arial" w:cs="Arial"/>
          <w:b/>
        </w:rPr>
        <w:tab/>
      </w:r>
      <w:r w:rsidRPr="00EC134F">
        <w:rPr>
          <w:rFonts w:ascii="Arial" w:hAnsi="Arial" w:cs="Arial"/>
          <w:b/>
        </w:rPr>
        <w:tab/>
      </w:r>
      <w:r w:rsidR="00973FE6">
        <w:rPr>
          <w:rFonts w:ascii="Arial" w:hAnsi="Arial" w:cs="Arial"/>
          <w:b/>
        </w:rPr>
        <w:t xml:space="preserve">        </w:t>
      </w:r>
      <w:r w:rsidR="00973FE6">
        <w:rPr>
          <w:rFonts w:ascii="Arial" w:hAnsi="Arial" w:cs="Arial"/>
        </w:rPr>
        <w:t>Dr Joseph Rafferty</w:t>
      </w:r>
    </w:p>
    <w:p w14:paraId="22401DA0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10BD3FAC" w14:textId="08DF3E6A" w:rsidR="00C4003B" w:rsidRDefault="00973FE6" w:rsidP="00C4003B">
      <w:pPr>
        <w:rPr>
          <w:rFonts w:ascii="Arial" w:hAnsi="Arial" w:cs="Arial"/>
        </w:rPr>
      </w:pPr>
      <w:r>
        <w:rPr>
          <w:rFonts w:ascii="Arial" w:hAnsi="Arial" w:cs="Arial"/>
          <w:b/>
        </w:rPr>
        <w:t xml:space="preserve">QAHE </w:t>
      </w:r>
      <w:r w:rsidR="00511BF9" w:rsidRPr="00EC134F">
        <w:rPr>
          <w:rFonts w:ascii="Arial" w:hAnsi="Arial" w:cs="Arial"/>
          <w:b/>
        </w:rPr>
        <w:t>Teaching Staff Responsible:</w:t>
      </w:r>
      <w:r>
        <w:rPr>
          <w:rFonts w:ascii="Arial" w:hAnsi="Arial" w:cs="Arial"/>
        </w:rPr>
        <w:t xml:space="preserve">  Dr Adediji Fakoya</w:t>
      </w:r>
      <w:r w:rsidR="00F65CB3">
        <w:rPr>
          <w:rFonts w:ascii="Arial" w:hAnsi="Arial" w:cs="Arial"/>
        </w:rPr>
        <w:t xml:space="preserve"> </w:t>
      </w:r>
    </w:p>
    <w:p w14:paraId="09E22A90" w14:textId="77777777" w:rsidR="00511BF9" w:rsidRPr="00C02B7B" w:rsidRDefault="00511BF9" w:rsidP="00511BF9">
      <w:pPr>
        <w:jc w:val="both"/>
        <w:rPr>
          <w:rFonts w:ascii="Arial" w:hAnsi="Arial" w:cs="Arial"/>
          <w:sz w:val="10"/>
        </w:rPr>
      </w:pPr>
      <w:r w:rsidRPr="00C02B7B">
        <w:rPr>
          <w:rFonts w:ascii="Arial" w:hAnsi="Arial" w:cs="Arial"/>
          <w:sz w:val="6"/>
        </w:rPr>
        <w:tab/>
      </w:r>
      <w:r w:rsidRPr="00C02B7B">
        <w:rPr>
          <w:rFonts w:ascii="Arial" w:hAnsi="Arial" w:cs="Arial"/>
          <w:sz w:val="10"/>
        </w:rPr>
        <w:tab/>
      </w:r>
      <w:r w:rsidRPr="00C02B7B">
        <w:rPr>
          <w:rFonts w:ascii="Arial" w:hAnsi="Arial" w:cs="Arial"/>
          <w:sz w:val="10"/>
        </w:rPr>
        <w:tab/>
      </w:r>
      <w:r w:rsidRPr="00C02B7B">
        <w:rPr>
          <w:rFonts w:ascii="Arial" w:hAnsi="Arial" w:cs="Arial"/>
          <w:sz w:val="10"/>
        </w:rPr>
        <w:tab/>
      </w:r>
      <w:r w:rsidRPr="00C02B7B">
        <w:rPr>
          <w:rFonts w:ascii="Arial" w:hAnsi="Arial" w:cs="Arial"/>
          <w:sz w:val="10"/>
        </w:rPr>
        <w:tab/>
      </w:r>
    </w:p>
    <w:p w14:paraId="44878525" w14:textId="7ADA85F7" w:rsidR="00511BF9" w:rsidRPr="00EC134F" w:rsidRDefault="00511BF9" w:rsidP="00511BF9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Semester (s) Taught:</w:t>
      </w:r>
      <w:r w:rsidR="00D02F08" w:rsidRPr="00EC134F">
        <w:rPr>
          <w:rFonts w:ascii="Arial" w:hAnsi="Arial" w:cs="Arial"/>
        </w:rPr>
        <w:tab/>
      </w:r>
      <w:r w:rsidR="00D02F08" w:rsidRPr="00EC134F">
        <w:rPr>
          <w:rFonts w:ascii="Arial" w:hAnsi="Arial" w:cs="Arial"/>
        </w:rPr>
        <w:tab/>
      </w:r>
      <w:r w:rsidR="00973FE6">
        <w:rPr>
          <w:rFonts w:ascii="Arial" w:hAnsi="Arial" w:cs="Arial"/>
        </w:rPr>
        <w:t xml:space="preserve">        </w:t>
      </w:r>
      <w:r w:rsidR="007D05CC">
        <w:rPr>
          <w:rFonts w:ascii="Arial" w:hAnsi="Arial" w:cs="Arial"/>
        </w:rPr>
        <w:t>Three - QAHE</w:t>
      </w:r>
    </w:p>
    <w:p w14:paraId="1E0BA413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3FA23941" w14:textId="234C53B4" w:rsidR="00511BF9" w:rsidRPr="00EC134F" w:rsidRDefault="00511BF9" w:rsidP="006402D1">
      <w:pPr>
        <w:ind w:left="3600" w:hanging="3600"/>
        <w:jc w:val="both"/>
        <w:rPr>
          <w:rFonts w:ascii="Arial" w:hAnsi="Arial" w:cs="Arial"/>
        </w:rPr>
      </w:pPr>
      <w:r w:rsidRPr="00EC134F">
        <w:rPr>
          <w:rFonts w:ascii="Arial" w:hAnsi="Arial" w:cs="Arial"/>
          <w:b/>
        </w:rPr>
        <w:t>Course / Year Group</w:t>
      </w:r>
      <w:r w:rsidR="00D02F08" w:rsidRPr="00EC134F">
        <w:rPr>
          <w:rFonts w:ascii="Arial" w:hAnsi="Arial" w:cs="Arial"/>
        </w:rPr>
        <w:t>:</w:t>
      </w:r>
      <w:r w:rsidR="00D02F08" w:rsidRPr="00EC134F">
        <w:rPr>
          <w:rFonts w:ascii="Arial" w:hAnsi="Arial" w:cs="Arial"/>
        </w:rPr>
        <w:tab/>
      </w:r>
      <w:r w:rsidR="00973FE6">
        <w:rPr>
          <w:rFonts w:ascii="Arial" w:hAnsi="Arial" w:cs="Arial"/>
        </w:rPr>
        <w:t xml:space="preserve">        </w:t>
      </w:r>
      <w:r w:rsidR="00C95047" w:rsidRPr="00C95047">
        <w:rPr>
          <w:rFonts w:ascii="Arial" w:hAnsi="Arial" w:cs="Arial"/>
        </w:rPr>
        <w:t>MSc Internet of Things/Computer Science</w:t>
      </w:r>
      <w:r w:rsidR="00C95047">
        <w:rPr>
          <w:rFonts w:ascii="Arial" w:hAnsi="Arial" w:cs="Arial"/>
        </w:rPr>
        <w:t xml:space="preserve"> </w:t>
      </w:r>
    </w:p>
    <w:p w14:paraId="4D7B4FF9" w14:textId="77777777" w:rsidR="00511BF9" w:rsidRPr="00C02B7B" w:rsidRDefault="00511BF9" w:rsidP="00511BF9">
      <w:pPr>
        <w:jc w:val="both"/>
        <w:rPr>
          <w:rFonts w:ascii="Arial" w:hAnsi="Arial" w:cs="Arial"/>
          <w:sz w:val="6"/>
        </w:rPr>
      </w:pPr>
    </w:p>
    <w:p w14:paraId="65A73E79" w14:textId="77777777" w:rsidR="002A0273" w:rsidRDefault="002A0273" w:rsidP="00511BF9">
      <w:pPr>
        <w:jc w:val="both"/>
        <w:rPr>
          <w:rFonts w:ascii="Arial" w:hAnsi="Arial" w:cs="Arial"/>
          <w:b/>
        </w:rPr>
      </w:pPr>
    </w:p>
    <w:p w14:paraId="0EB7E9BD" w14:textId="25340F4C" w:rsidR="00511BF9" w:rsidRPr="002A0273" w:rsidRDefault="00511BF9" w:rsidP="00511BF9">
      <w:pPr>
        <w:pBdr>
          <w:bottom w:val="single" w:sz="6" w:space="1" w:color="auto"/>
        </w:pBdr>
        <w:jc w:val="both"/>
        <w:rPr>
          <w:rFonts w:ascii="Arial" w:hAnsi="Arial" w:cs="Arial"/>
          <w:sz w:val="14"/>
          <w:szCs w:val="14"/>
        </w:rPr>
      </w:pPr>
      <w:r w:rsidRPr="00EC134F">
        <w:rPr>
          <w:rFonts w:ascii="Arial" w:hAnsi="Arial" w:cs="Arial"/>
          <w:b/>
        </w:rPr>
        <w:t>Coursework / Exam Weighting</w:t>
      </w:r>
      <w:r w:rsidRPr="00EC134F">
        <w:rPr>
          <w:rFonts w:ascii="Arial" w:hAnsi="Arial" w:cs="Arial"/>
        </w:rPr>
        <w:t>:</w:t>
      </w:r>
      <w:r w:rsidRPr="00EC134F">
        <w:rPr>
          <w:rFonts w:ascii="Arial" w:hAnsi="Arial" w:cs="Arial"/>
        </w:rPr>
        <w:tab/>
      </w:r>
      <w:r w:rsidR="00973FE6">
        <w:rPr>
          <w:rFonts w:ascii="Arial" w:hAnsi="Arial" w:cs="Arial"/>
        </w:rPr>
        <w:t xml:space="preserve">       </w:t>
      </w:r>
      <w:r w:rsidRPr="00EC134F">
        <w:rPr>
          <w:rFonts w:ascii="Arial" w:hAnsi="Arial" w:cs="Arial"/>
        </w:rPr>
        <w:t>100/0</w:t>
      </w:r>
      <w:r w:rsidR="002A0273">
        <w:rPr>
          <w:rFonts w:ascii="Arial" w:hAnsi="Arial" w:cs="Arial"/>
        </w:rPr>
        <w:br/>
      </w:r>
    </w:p>
    <w:p w14:paraId="3BEF1365" w14:textId="77777777" w:rsidR="00060394" w:rsidRDefault="00060394" w:rsidP="003945C5">
      <w:pPr>
        <w:jc w:val="both"/>
        <w:rPr>
          <w:rFonts w:ascii="Arial" w:hAnsi="Arial" w:cs="Arial"/>
          <w:b/>
        </w:rPr>
      </w:pPr>
    </w:p>
    <w:p w14:paraId="5DC7EFBE" w14:textId="77777777" w:rsidR="009F7FAD" w:rsidRPr="00EC134F" w:rsidRDefault="009F7FAD" w:rsidP="003945C5">
      <w:pPr>
        <w:jc w:val="both"/>
        <w:rPr>
          <w:rFonts w:ascii="Arial" w:hAnsi="Arial" w:cs="Arial"/>
          <w:b/>
        </w:rPr>
      </w:pPr>
      <w:r w:rsidRPr="00EC134F">
        <w:rPr>
          <w:rFonts w:ascii="Arial" w:hAnsi="Arial" w:cs="Arial"/>
          <w:b/>
        </w:rPr>
        <w:t>Coursework Assessment Overview</w:t>
      </w:r>
    </w:p>
    <w:p w14:paraId="5A4534FF" w14:textId="77777777" w:rsidR="00511BF9" w:rsidRPr="00475977" w:rsidRDefault="00511BF9" w:rsidP="003945C5">
      <w:pPr>
        <w:jc w:val="both"/>
        <w:rPr>
          <w:rFonts w:ascii="Arial" w:hAnsi="Arial" w:cs="Arial"/>
          <w:b/>
          <w:bCs/>
          <w:sz w:val="18"/>
        </w:rPr>
      </w:pPr>
    </w:p>
    <w:p w14:paraId="2C0F06D6" w14:textId="59C42F79" w:rsidR="00161687" w:rsidRDefault="00161687" w:rsidP="003945C5">
      <w:pPr>
        <w:pStyle w:val="Heading1"/>
        <w:jc w:val="both"/>
        <w:rPr>
          <w:rFonts w:ascii="Arial" w:hAnsi="Arial" w:cs="Arial"/>
          <w:b w:val="0"/>
        </w:rPr>
      </w:pPr>
      <w:r w:rsidRPr="00EC134F">
        <w:rPr>
          <w:rFonts w:ascii="Arial" w:hAnsi="Arial" w:cs="Arial"/>
          <w:b w:val="0"/>
        </w:rPr>
        <w:t xml:space="preserve">This module is assessed by two pieces of coursework. </w:t>
      </w:r>
    </w:p>
    <w:p w14:paraId="565E208E" w14:textId="77777777" w:rsidR="00231A73" w:rsidRPr="00231A73" w:rsidRDefault="00231A73" w:rsidP="00231A73"/>
    <w:p w14:paraId="5E059256" w14:textId="134A95AD" w:rsidR="00F815B0" w:rsidRDefault="00F815B0" w:rsidP="00F815B0">
      <w:pPr>
        <w:pStyle w:val="Heading1"/>
        <w:jc w:val="both"/>
        <w:rPr>
          <w:rFonts w:ascii="Arial" w:hAnsi="Arial" w:cs="Arial"/>
          <w:b w:val="0"/>
        </w:rPr>
      </w:pPr>
      <w:r w:rsidRPr="00EC134F">
        <w:rPr>
          <w:rFonts w:ascii="Arial" w:hAnsi="Arial" w:cs="Arial"/>
          <w:b w:val="0"/>
        </w:rPr>
        <w:t xml:space="preserve">Coursework 1 consists of </w:t>
      </w:r>
      <w:r>
        <w:rPr>
          <w:rFonts w:ascii="Arial" w:hAnsi="Arial" w:cs="Arial"/>
          <w:b w:val="0"/>
        </w:rPr>
        <w:t xml:space="preserve">a single in class examination which will have a time limit of </w:t>
      </w:r>
      <w:r w:rsidR="00587404">
        <w:rPr>
          <w:rFonts w:ascii="Arial" w:hAnsi="Arial" w:cs="Arial"/>
          <w:b w:val="0"/>
        </w:rPr>
        <w:t>60</w:t>
      </w:r>
      <w:r>
        <w:rPr>
          <w:rFonts w:ascii="Arial" w:hAnsi="Arial" w:cs="Arial"/>
          <w:b w:val="0"/>
        </w:rPr>
        <w:t xml:space="preserve"> minutes. Coursework 1 contributes to </w:t>
      </w:r>
      <w:r w:rsidR="00587404">
        <w:rPr>
          <w:rFonts w:ascii="Arial" w:hAnsi="Arial" w:cs="Arial"/>
          <w:b w:val="0"/>
        </w:rPr>
        <w:t>25</w:t>
      </w:r>
      <w:r>
        <w:rPr>
          <w:rFonts w:ascii="Arial" w:hAnsi="Arial" w:cs="Arial"/>
          <w:b w:val="0"/>
        </w:rPr>
        <w:t>% of the overall mark for this module.</w:t>
      </w:r>
    </w:p>
    <w:p w14:paraId="16CBDB2A" w14:textId="77777777" w:rsidR="00F815B0" w:rsidRDefault="00F815B0" w:rsidP="00F815B0">
      <w:pPr>
        <w:pStyle w:val="Heading1"/>
        <w:jc w:val="both"/>
        <w:rPr>
          <w:rFonts w:ascii="Arial" w:hAnsi="Arial" w:cs="Arial"/>
          <w:b w:val="0"/>
        </w:rPr>
      </w:pPr>
    </w:p>
    <w:p w14:paraId="25A39FA5" w14:textId="6F7E5CEB" w:rsidR="00F815B0" w:rsidRPr="00231A73" w:rsidRDefault="00F815B0" w:rsidP="00F815B0">
      <w:pPr>
        <w:pStyle w:val="Heading1"/>
        <w:jc w:val="both"/>
        <w:rPr>
          <w:rFonts w:ascii="Arial" w:hAnsi="Arial" w:cs="Arial"/>
          <w:b w:val="0"/>
        </w:rPr>
      </w:pPr>
      <w:r>
        <w:rPr>
          <w:rFonts w:ascii="Arial" w:hAnsi="Arial" w:cs="Arial"/>
          <w:b w:val="0"/>
        </w:rPr>
        <w:t>Coursework 2 is a practical skills assessment wherein students need to develop a solution</w:t>
      </w:r>
      <w:r w:rsidR="00587404">
        <w:rPr>
          <w:rFonts w:ascii="Arial" w:hAnsi="Arial" w:cs="Arial"/>
          <w:b w:val="0"/>
        </w:rPr>
        <w:t xml:space="preserve"> and create a related presentation plus </w:t>
      </w:r>
      <w:r>
        <w:rPr>
          <w:rFonts w:ascii="Arial" w:hAnsi="Arial" w:cs="Arial"/>
          <w:b w:val="0"/>
        </w:rPr>
        <w:t xml:space="preserve">demonstrative video. Coursework 2 contributes to </w:t>
      </w:r>
      <w:r w:rsidR="00587404">
        <w:rPr>
          <w:rFonts w:ascii="Arial" w:hAnsi="Arial" w:cs="Arial"/>
          <w:b w:val="0"/>
        </w:rPr>
        <w:t>75</w:t>
      </w:r>
      <w:r>
        <w:rPr>
          <w:rFonts w:ascii="Arial" w:hAnsi="Arial" w:cs="Arial"/>
          <w:b w:val="0"/>
        </w:rPr>
        <w:t>% of the overall mark for this module.</w:t>
      </w:r>
    </w:p>
    <w:p w14:paraId="4A79E9E0" w14:textId="77777777" w:rsidR="00223A45" w:rsidRPr="00EC134F" w:rsidRDefault="00223A45" w:rsidP="003945C5">
      <w:pPr>
        <w:jc w:val="both"/>
        <w:rPr>
          <w:rFonts w:ascii="Arial" w:hAnsi="Arial" w:cs="Arial"/>
        </w:rPr>
      </w:pPr>
    </w:p>
    <w:p w14:paraId="420E13A9" w14:textId="106E6E1A" w:rsidR="00223A45" w:rsidRDefault="00223A45" w:rsidP="003945C5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 xml:space="preserve">The university has a number of rules and regulations surrounding assessment, late submissions and illness. These are in the </w:t>
      </w:r>
      <w:r w:rsidR="00831B9A" w:rsidRPr="00EC134F">
        <w:rPr>
          <w:rFonts w:ascii="Arial" w:hAnsi="Arial" w:cs="Arial"/>
        </w:rPr>
        <w:t xml:space="preserve">student guide </w:t>
      </w:r>
      <w:r w:rsidR="00B42748" w:rsidRPr="00EC134F">
        <w:rPr>
          <w:rFonts w:ascii="Arial" w:hAnsi="Arial" w:cs="Arial"/>
        </w:rPr>
        <w:fldChar w:fldCharType="begin" w:fldLock="1"/>
      </w:r>
      <w:r w:rsidR="000A641B" w:rsidRPr="00EC134F">
        <w:rPr>
          <w:rFonts w:ascii="Arial" w:hAnsi="Arial" w:cs="Arial"/>
        </w:rPr>
        <w:instrText>ADDIN CSL_CITATION { "citationItems" : [ { "id" : "ITEM-1", "itemData" : { "URL" : "http://www.ulster.ac.uk/guide/", "accessed" : { "date-parts" : [ [ "2017", "9", "24" ] ] }, "id" : "ITEM-1", "issued" : { "date-parts" : [ [ "0" ] ] }, "title" : "Ulster University Student Guide", "type" : "webpage" }, "uris" : [ "http://www.mendeley.com/documents/?uuid=70cfb307-ad66-49e7-a7a7-ebef68890a08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B42748" w:rsidRPr="00EC134F">
        <w:rPr>
          <w:rFonts w:ascii="Arial" w:hAnsi="Arial" w:cs="Arial"/>
        </w:rPr>
        <w:fldChar w:fldCharType="separate"/>
      </w:r>
      <w:r w:rsidR="00B42748" w:rsidRPr="00EC134F">
        <w:rPr>
          <w:rFonts w:ascii="Arial" w:hAnsi="Arial" w:cs="Arial"/>
          <w:noProof/>
        </w:rPr>
        <w:t>[1]</w:t>
      </w:r>
      <w:r w:rsidR="00B42748" w:rsidRPr="00EC134F">
        <w:rPr>
          <w:rFonts w:ascii="Arial" w:hAnsi="Arial" w:cs="Arial"/>
        </w:rPr>
        <w:fldChar w:fldCharType="end"/>
      </w:r>
      <w:r w:rsidR="00831B9A" w:rsidRPr="00EC134F">
        <w:rPr>
          <w:rFonts w:ascii="Arial" w:hAnsi="Arial" w:cs="Arial"/>
        </w:rPr>
        <w:t xml:space="preserve"> </w:t>
      </w:r>
      <w:r w:rsidR="00D42952" w:rsidRPr="00EC134F">
        <w:rPr>
          <w:rFonts w:ascii="Arial" w:hAnsi="Arial" w:cs="Arial"/>
        </w:rPr>
        <w:t xml:space="preserve">- </w:t>
      </w:r>
      <w:r w:rsidRPr="00EC134F">
        <w:rPr>
          <w:rFonts w:ascii="Arial" w:hAnsi="Arial" w:cs="Arial"/>
        </w:rPr>
        <w:t>ensure you read</w:t>
      </w:r>
      <w:r w:rsidR="00D42952" w:rsidRPr="00EC134F">
        <w:rPr>
          <w:rFonts w:ascii="Arial" w:hAnsi="Arial" w:cs="Arial"/>
        </w:rPr>
        <w:t xml:space="preserve"> this</w:t>
      </w:r>
      <w:r w:rsidR="00EA13F7" w:rsidRPr="00EC134F">
        <w:rPr>
          <w:rFonts w:ascii="Arial" w:hAnsi="Arial" w:cs="Arial"/>
        </w:rPr>
        <w:t xml:space="preserve"> and understand the impact of these</w:t>
      </w:r>
      <w:r w:rsidR="00831B9A" w:rsidRPr="00EC134F">
        <w:rPr>
          <w:rFonts w:ascii="Arial" w:hAnsi="Arial" w:cs="Arial"/>
        </w:rPr>
        <w:t xml:space="preserve"> rules and regulations</w:t>
      </w:r>
      <w:r w:rsidRPr="00EC134F">
        <w:rPr>
          <w:rFonts w:ascii="Arial" w:hAnsi="Arial" w:cs="Arial"/>
        </w:rPr>
        <w:t>.</w:t>
      </w:r>
    </w:p>
    <w:p w14:paraId="7782930A" w14:textId="1F256829" w:rsidR="00CF4E3F" w:rsidRDefault="00CF4E3F" w:rsidP="003945C5">
      <w:pPr>
        <w:jc w:val="both"/>
        <w:rPr>
          <w:rFonts w:ascii="Arial" w:hAnsi="Arial" w:cs="Arial"/>
        </w:rPr>
      </w:pPr>
    </w:p>
    <w:p w14:paraId="6801C47B" w14:textId="77777777" w:rsidR="00F815B0" w:rsidRDefault="00F815B0" w:rsidP="00F815B0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ese coursework assignments are detailed below.</w:t>
      </w:r>
    </w:p>
    <w:p w14:paraId="7919A5FD" w14:textId="77777777" w:rsidR="00F815B0" w:rsidRPr="00EC134F" w:rsidRDefault="00F815B0" w:rsidP="003945C5">
      <w:pPr>
        <w:jc w:val="both"/>
        <w:rPr>
          <w:rFonts w:ascii="Arial" w:hAnsi="Arial" w:cs="Arial"/>
        </w:rPr>
      </w:pPr>
    </w:p>
    <w:p w14:paraId="213F99DF" w14:textId="77777777" w:rsidR="00F53C49" w:rsidRPr="00600E5C" w:rsidRDefault="00F53C49" w:rsidP="00F53C49">
      <w:pPr>
        <w:jc w:val="both"/>
        <w:rPr>
          <w:rFonts w:ascii="Arial" w:hAnsi="Arial" w:cs="Arial"/>
        </w:rPr>
      </w:pPr>
      <w:r w:rsidRPr="00600E5C">
        <w:rPr>
          <w:rFonts w:ascii="Arial" w:hAnsi="Arial" w:cs="Arial"/>
        </w:rPr>
        <w:t xml:space="preserve">Note: Students who submit coursework </w:t>
      </w:r>
      <w:r w:rsidRPr="00600E5C">
        <w:rPr>
          <w:rFonts w:ascii="Arial" w:hAnsi="Arial" w:cs="Arial"/>
          <w:color w:val="000000"/>
          <w:bdr w:val="none" w:sz="0" w:space="0" w:color="auto" w:frame="1"/>
          <w:lang w:eastAsia="en-GB"/>
        </w:rPr>
        <w:t>are declaring the following</w:t>
      </w:r>
      <w:r>
        <w:rPr>
          <w:rFonts w:ascii="Arial" w:hAnsi="Arial" w:cs="Arial"/>
          <w:color w:val="000000"/>
          <w:bdr w:val="none" w:sz="0" w:space="0" w:color="auto" w:frame="1"/>
          <w:lang w:eastAsia="en-GB"/>
        </w:rPr>
        <w:t>.</w:t>
      </w:r>
    </w:p>
    <w:p w14:paraId="1FFEB763" w14:textId="77777777" w:rsidR="00F53C49" w:rsidRDefault="00F53C49" w:rsidP="00F53C49">
      <w:pPr>
        <w:shd w:val="clear" w:color="auto" w:fill="FFFFFF"/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</w:pPr>
    </w:p>
    <w:p w14:paraId="0AD8C3C5" w14:textId="29DE7473" w:rsidR="00F815B0" w:rsidRDefault="00F53C49" w:rsidP="00F53C49">
      <w:pPr>
        <w:shd w:val="clear" w:color="auto" w:fill="FFFFFF"/>
        <w:ind w:left="720"/>
        <w:jc w:val="both"/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</w:pPr>
      <w:r w:rsidRPr="00600E5C"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  <w:t>“I declare that this is all my own work. Any material I have referred to has been accurately referenced and any contribution of Artificial Intelligence technology has been fully acknowledged. I have read the University’s policy on academic misconduct and understand the different forms of academic misconduct. If it is shown that material has been falsified, plagiarised, or I have otherwise attempted to obtain an unfair advantage for myself or others, I understand that I may face sanctions in accordance with the policies and procedures of the University. A mark of zero may be awarded and the reason for that mark will be recorded on my file.”</w:t>
      </w:r>
    </w:p>
    <w:p w14:paraId="1C2EFCCF" w14:textId="77777777" w:rsidR="00873810" w:rsidRDefault="00873810" w:rsidP="00F53C49">
      <w:pPr>
        <w:shd w:val="clear" w:color="auto" w:fill="FFFFFF"/>
        <w:ind w:left="720"/>
        <w:jc w:val="both"/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</w:pPr>
    </w:p>
    <w:p w14:paraId="4E61FA56" w14:textId="1CDBC178" w:rsidR="00873810" w:rsidRPr="00873810" w:rsidRDefault="00873810" w:rsidP="00873810">
      <w:pPr>
        <w:shd w:val="clear" w:color="auto" w:fill="FFFFFF"/>
        <w:jc w:val="both"/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</w:pPr>
      <w:r w:rsidRPr="00873810"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  <w:t>Also note:</w:t>
      </w:r>
    </w:p>
    <w:p w14:paraId="68957BF1" w14:textId="77777777" w:rsidR="00873810" w:rsidRPr="00873810" w:rsidRDefault="00873810" w:rsidP="00F53C49">
      <w:pPr>
        <w:shd w:val="clear" w:color="auto" w:fill="FFFFFF"/>
        <w:ind w:left="720"/>
        <w:jc w:val="both"/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</w:pPr>
    </w:p>
    <w:p w14:paraId="01489EA6" w14:textId="2232A706" w:rsidR="00873810" w:rsidRPr="00873810" w:rsidRDefault="00873810" w:rsidP="00F53C49">
      <w:pPr>
        <w:shd w:val="clear" w:color="auto" w:fill="FFFFFF"/>
        <w:ind w:left="720"/>
        <w:jc w:val="both"/>
        <w:rPr>
          <w:rFonts w:ascii="Arial" w:hAnsi="Arial" w:cs="Arial"/>
          <w:i/>
          <w:iCs/>
          <w:color w:val="000000"/>
          <w:bdr w:val="none" w:sz="0" w:space="0" w:color="auto" w:frame="1"/>
          <w:lang w:eastAsia="en-GB"/>
        </w:rPr>
      </w:pPr>
      <w:r w:rsidRPr="00873810">
        <w:rPr>
          <w:rFonts w:ascii="Arial" w:hAnsi="Arial" w:cs="Arial"/>
          <w:i/>
          <w:iCs/>
          <w:color w:val="000000"/>
          <w:shd w:val="clear" w:color="auto" w:fill="FFFFFF"/>
        </w:rPr>
        <w:t>You will receive feedback as per University Guidance which is currently set at 20 working days after submission.</w:t>
      </w:r>
    </w:p>
    <w:p w14:paraId="1177CB5A" w14:textId="77777777" w:rsidR="00F53C49" w:rsidRDefault="00F53C49" w:rsidP="00F53C49">
      <w:pPr>
        <w:shd w:val="clear" w:color="auto" w:fill="FFFFFF"/>
        <w:ind w:left="720"/>
        <w:jc w:val="both"/>
        <w:rPr>
          <w:rFonts w:ascii="Arial" w:hAnsi="Arial" w:cs="Arial"/>
          <w:b/>
        </w:rPr>
      </w:pPr>
    </w:p>
    <w:p w14:paraId="479E80AF" w14:textId="77777777" w:rsidR="00F815B0" w:rsidRDefault="00F815B0" w:rsidP="003945C5">
      <w:pPr>
        <w:jc w:val="both"/>
        <w:rPr>
          <w:rFonts w:ascii="Arial" w:hAnsi="Arial" w:cs="Arial"/>
          <w:b/>
        </w:rPr>
      </w:pPr>
    </w:p>
    <w:p w14:paraId="19862C16" w14:textId="77777777" w:rsidR="00587404" w:rsidRDefault="00587404" w:rsidP="003945C5">
      <w:pPr>
        <w:jc w:val="both"/>
        <w:rPr>
          <w:rFonts w:ascii="Arial" w:hAnsi="Arial" w:cs="Arial"/>
          <w:b/>
        </w:rPr>
      </w:pPr>
    </w:p>
    <w:p w14:paraId="3EC20391" w14:textId="77777777" w:rsidR="00587404" w:rsidRDefault="00587404" w:rsidP="003945C5">
      <w:pPr>
        <w:jc w:val="both"/>
        <w:rPr>
          <w:rFonts w:ascii="Arial" w:hAnsi="Arial" w:cs="Arial"/>
          <w:b/>
        </w:rPr>
      </w:pPr>
    </w:p>
    <w:p w14:paraId="1187EA08" w14:textId="0446E55A" w:rsidR="00511BF9" w:rsidRPr="00B1559F" w:rsidRDefault="00525DAE" w:rsidP="003945C5">
      <w:pPr>
        <w:jc w:val="both"/>
        <w:rPr>
          <w:rFonts w:ascii="Arial" w:hAnsi="Arial" w:cs="Arial"/>
          <w:b/>
          <w:sz w:val="28"/>
          <w:szCs w:val="28"/>
        </w:rPr>
      </w:pPr>
      <w:r w:rsidRPr="00B1559F">
        <w:rPr>
          <w:rFonts w:ascii="Arial" w:hAnsi="Arial" w:cs="Arial"/>
          <w:b/>
          <w:sz w:val="28"/>
          <w:szCs w:val="28"/>
        </w:rPr>
        <w:lastRenderedPageBreak/>
        <w:t>Coursework 1</w:t>
      </w:r>
      <w:r w:rsidR="00511BF9" w:rsidRPr="00B1559F">
        <w:rPr>
          <w:rFonts w:ascii="Arial" w:hAnsi="Arial" w:cs="Arial"/>
          <w:b/>
          <w:sz w:val="28"/>
          <w:szCs w:val="28"/>
        </w:rPr>
        <w:t xml:space="preserve"> – </w:t>
      </w:r>
      <w:r w:rsidR="00101639">
        <w:rPr>
          <w:rFonts w:ascii="Arial" w:hAnsi="Arial" w:cs="Arial"/>
          <w:b/>
          <w:sz w:val="28"/>
          <w:szCs w:val="28"/>
        </w:rPr>
        <w:t xml:space="preserve">Practical Skills Assessment </w:t>
      </w:r>
      <w:r w:rsidR="00F10499" w:rsidRPr="00B1559F">
        <w:rPr>
          <w:rFonts w:ascii="Arial" w:hAnsi="Arial" w:cs="Arial"/>
          <w:b/>
          <w:sz w:val="28"/>
          <w:szCs w:val="28"/>
        </w:rPr>
        <w:t>[</w:t>
      </w:r>
      <w:r w:rsidR="00587404">
        <w:rPr>
          <w:rFonts w:ascii="Arial" w:hAnsi="Arial" w:cs="Arial"/>
          <w:b/>
          <w:sz w:val="28"/>
          <w:szCs w:val="28"/>
        </w:rPr>
        <w:t>25</w:t>
      </w:r>
      <w:r w:rsidR="00F10499" w:rsidRPr="00B1559F">
        <w:rPr>
          <w:rFonts w:ascii="Arial" w:hAnsi="Arial" w:cs="Arial"/>
          <w:b/>
          <w:sz w:val="28"/>
          <w:szCs w:val="28"/>
        </w:rPr>
        <w:t>%]</w:t>
      </w:r>
    </w:p>
    <w:p w14:paraId="2629EE01" w14:textId="77777777" w:rsidR="006C347D" w:rsidRPr="00475977" w:rsidRDefault="006C347D" w:rsidP="003945C5">
      <w:pPr>
        <w:jc w:val="both"/>
        <w:rPr>
          <w:rFonts w:ascii="Arial" w:hAnsi="Arial" w:cs="Arial"/>
          <w:sz w:val="18"/>
        </w:rPr>
      </w:pPr>
    </w:p>
    <w:p w14:paraId="52303BAA" w14:textId="77777777" w:rsidR="00105C7A" w:rsidRPr="002C7D1D" w:rsidRDefault="00A469D8" w:rsidP="00A469D8">
      <w:pPr>
        <w:pStyle w:val="Heading1"/>
        <w:jc w:val="both"/>
        <w:rPr>
          <w:rFonts w:ascii="Arial" w:hAnsi="Arial" w:cs="Arial"/>
          <w:b w:val="0"/>
          <w:i/>
          <w:iCs/>
        </w:rPr>
      </w:pPr>
      <w:r w:rsidRPr="002C7D1D">
        <w:rPr>
          <w:rFonts w:ascii="Arial" w:hAnsi="Arial" w:cs="Arial"/>
          <w:b w:val="0"/>
          <w:i/>
          <w:iCs/>
        </w:rPr>
        <w:t xml:space="preserve">Occurs: </w:t>
      </w:r>
    </w:p>
    <w:p w14:paraId="1E0B782A" w14:textId="6AE7565C" w:rsidR="00973FE6" w:rsidRPr="00973FE6" w:rsidRDefault="00973FE6" w:rsidP="00973FE6">
      <w:pPr>
        <w:pStyle w:val="Heading1"/>
        <w:rPr>
          <w:rFonts w:ascii="Arial" w:hAnsi="Arial" w:cs="Arial"/>
          <w:color w:val="1F4E79" w:themeColor="accent5" w:themeShade="80"/>
        </w:rPr>
      </w:pPr>
      <w:r w:rsidRPr="00973FE6">
        <w:rPr>
          <w:rFonts w:ascii="Arial" w:hAnsi="Arial" w:cs="Arial"/>
          <w:color w:val="1F4E79" w:themeColor="accent5" w:themeShade="80"/>
        </w:rPr>
        <w:t>Week commencing 21/07/2025</w:t>
      </w:r>
      <w:r w:rsidR="006D6EA1">
        <w:rPr>
          <w:rFonts w:ascii="Arial" w:hAnsi="Arial" w:cs="Arial"/>
          <w:color w:val="1F4E79" w:themeColor="accent5" w:themeShade="80"/>
        </w:rPr>
        <w:t>,</w:t>
      </w:r>
      <w:r w:rsidRPr="00973FE6">
        <w:rPr>
          <w:rFonts w:ascii="Arial" w:hAnsi="Arial" w:cs="Arial"/>
          <w:color w:val="1F4E79" w:themeColor="accent5" w:themeShade="80"/>
        </w:rPr>
        <w:t xml:space="preserve"> depending on your group.</w:t>
      </w:r>
    </w:p>
    <w:p w14:paraId="48F07916" w14:textId="390DAF89" w:rsidR="0020225F" w:rsidRPr="00105C7A" w:rsidRDefault="0020225F" w:rsidP="0020225F">
      <w:pPr>
        <w:pStyle w:val="Heading1"/>
        <w:jc w:val="both"/>
        <w:rPr>
          <w:rFonts w:ascii="Arial" w:hAnsi="Arial" w:cs="Arial"/>
          <w:b w:val="0"/>
          <w:color w:val="1F4E79" w:themeColor="accent5" w:themeShade="80"/>
        </w:rPr>
      </w:pPr>
    </w:p>
    <w:p w14:paraId="4F93077B" w14:textId="77777777" w:rsidR="00105C7A" w:rsidRPr="00105C7A" w:rsidRDefault="00105C7A" w:rsidP="00105C7A"/>
    <w:p w14:paraId="58AA1A48" w14:textId="77777777" w:rsidR="00105C7A" w:rsidRPr="002C7D1D" w:rsidRDefault="00A469D8" w:rsidP="00464FC4">
      <w:pPr>
        <w:pStyle w:val="Heading1"/>
        <w:jc w:val="both"/>
        <w:rPr>
          <w:rFonts w:ascii="Arial" w:hAnsi="Arial" w:cs="Arial"/>
          <w:i/>
          <w:iCs/>
        </w:rPr>
      </w:pPr>
      <w:r w:rsidRPr="002C7D1D">
        <w:rPr>
          <w:rFonts w:ascii="Arial" w:hAnsi="Arial" w:cs="Arial"/>
          <w:b w:val="0"/>
          <w:bCs w:val="0"/>
          <w:i/>
          <w:iCs/>
        </w:rPr>
        <w:t>Feedback Date:</w:t>
      </w:r>
      <w:r w:rsidRPr="002C7D1D">
        <w:rPr>
          <w:rFonts w:ascii="Arial" w:hAnsi="Arial" w:cs="Arial"/>
          <w:i/>
          <w:iCs/>
        </w:rPr>
        <w:t xml:space="preserve"> </w:t>
      </w:r>
    </w:p>
    <w:p w14:paraId="5C5DA8E4" w14:textId="77777777" w:rsidR="00973FE6" w:rsidRPr="00973FE6" w:rsidRDefault="00973FE6" w:rsidP="00973FE6">
      <w:pPr>
        <w:rPr>
          <w:rFonts w:ascii="Arial" w:hAnsi="Arial" w:cs="Arial"/>
          <w:b/>
          <w:bCs/>
          <w:color w:val="538135" w:themeColor="accent6" w:themeShade="BF"/>
        </w:rPr>
      </w:pPr>
      <w:r w:rsidRPr="00973FE6">
        <w:rPr>
          <w:rFonts w:ascii="Arial" w:hAnsi="Arial" w:cs="Arial"/>
          <w:b/>
          <w:bCs/>
          <w:color w:val="538135" w:themeColor="accent6" w:themeShade="BF"/>
        </w:rPr>
        <w:t>27/08/2025</w:t>
      </w:r>
    </w:p>
    <w:p w14:paraId="7F0908C8" w14:textId="77777777" w:rsidR="00A469D8" w:rsidRDefault="00A469D8" w:rsidP="00A469D8">
      <w:pPr>
        <w:rPr>
          <w:rFonts w:ascii="Arial" w:hAnsi="Arial" w:cs="Arial"/>
        </w:rPr>
      </w:pPr>
    </w:p>
    <w:p w14:paraId="14D5F244" w14:textId="77777777" w:rsidR="00A469D8" w:rsidRPr="00137EE2" w:rsidRDefault="00A469D8" w:rsidP="00A469D8">
      <w:pPr>
        <w:rPr>
          <w:rFonts w:ascii="Arial" w:hAnsi="Arial" w:cs="Arial"/>
          <w:b/>
          <w:bCs/>
        </w:rPr>
      </w:pPr>
      <w:r w:rsidRPr="00137EE2">
        <w:rPr>
          <w:rFonts w:ascii="Arial" w:hAnsi="Arial" w:cs="Arial"/>
          <w:b/>
          <w:bCs/>
        </w:rPr>
        <w:t>Related learning outcomes:</w:t>
      </w:r>
    </w:p>
    <w:p w14:paraId="5FBF1C8A" w14:textId="5117E1CA" w:rsidR="00A469D8" w:rsidRPr="00DB4939" w:rsidRDefault="0043000D" w:rsidP="00DB4939">
      <w:pPr>
        <w:pStyle w:val="ListParagraph"/>
        <w:numPr>
          <w:ilvl w:val="0"/>
          <w:numId w:val="36"/>
        </w:numPr>
        <w:jc w:val="both"/>
        <w:rPr>
          <w:rFonts w:ascii="Arial" w:hAnsi="Arial" w:cs="Arial"/>
        </w:rPr>
      </w:pPr>
      <w:r w:rsidRPr="00DB4939">
        <w:rPr>
          <w:rFonts w:ascii="Arial" w:hAnsi="Arial" w:cs="Arial"/>
        </w:rPr>
        <w:t>Demonstrate a comprehensive understanding of what is meant by big data and how a variety of database/data storage paradigms may be applied to address the challenges it presents.</w:t>
      </w:r>
    </w:p>
    <w:p w14:paraId="258DDAAC" w14:textId="77777777" w:rsidR="0043000D" w:rsidRPr="0043000D" w:rsidRDefault="0043000D" w:rsidP="0043000D">
      <w:pPr>
        <w:pStyle w:val="ListParagraph"/>
        <w:ind w:left="1440"/>
        <w:jc w:val="both"/>
        <w:rPr>
          <w:rFonts w:ascii="Arial" w:hAnsi="Arial" w:cs="Arial"/>
        </w:rPr>
      </w:pPr>
    </w:p>
    <w:p w14:paraId="319C5F93" w14:textId="26F680A2" w:rsidR="007276C1" w:rsidRDefault="00525DAE" w:rsidP="003945C5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 xml:space="preserve">During the delivery course of the module, students will be expected to complete </w:t>
      </w:r>
      <w:r w:rsidR="008C7698">
        <w:rPr>
          <w:rFonts w:ascii="Arial" w:hAnsi="Arial" w:cs="Arial"/>
        </w:rPr>
        <w:t xml:space="preserve">a </w:t>
      </w:r>
      <w:r w:rsidR="005A3ED9">
        <w:rPr>
          <w:rFonts w:ascii="Arial" w:hAnsi="Arial" w:cs="Arial"/>
        </w:rPr>
        <w:t>60</w:t>
      </w:r>
      <w:r w:rsidR="008C7698">
        <w:rPr>
          <w:rFonts w:ascii="Arial" w:hAnsi="Arial" w:cs="Arial"/>
        </w:rPr>
        <w:t>-minute,</w:t>
      </w:r>
      <w:r w:rsidRPr="00EC134F">
        <w:rPr>
          <w:rFonts w:ascii="Arial" w:hAnsi="Arial" w:cs="Arial"/>
        </w:rPr>
        <w:t xml:space="preserve"> online test. Th</w:t>
      </w:r>
      <w:r w:rsidR="008C7698">
        <w:rPr>
          <w:rFonts w:ascii="Arial" w:hAnsi="Arial" w:cs="Arial"/>
        </w:rPr>
        <w:t>is</w:t>
      </w:r>
      <w:r w:rsidRPr="00EC134F">
        <w:rPr>
          <w:rFonts w:ascii="Arial" w:hAnsi="Arial" w:cs="Arial"/>
        </w:rPr>
        <w:t xml:space="preserve"> test will assess understanding of concepts which have been introduced and detailed until that point.</w:t>
      </w:r>
      <w:r w:rsidR="00A97E36" w:rsidRPr="00EC134F">
        <w:rPr>
          <w:rFonts w:ascii="Arial" w:hAnsi="Arial" w:cs="Arial"/>
        </w:rPr>
        <w:t xml:space="preserve"> </w:t>
      </w:r>
    </w:p>
    <w:p w14:paraId="09415398" w14:textId="77777777" w:rsidR="00CD4C2C" w:rsidRPr="00EC134F" w:rsidRDefault="00CD4C2C" w:rsidP="003945C5">
      <w:pPr>
        <w:jc w:val="both"/>
        <w:rPr>
          <w:rFonts w:ascii="Arial" w:hAnsi="Arial" w:cs="Arial"/>
        </w:rPr>
      </w:pPr>
    </w:p>
    <w:p w14:paraId="03698D62" w14:textId="77777777" w:rsidR="00D27F31" w:rsidRDefault="00D27F31" w:rsidP="003945C5">
      <w:pPr>
        <w:jc w:val="both"/>
        <w:rPr>
          <w:rFonts w:ascii="Arial" w:hAnsi="Arial" w:cs="Arial"/>
        </w:rPr>
      </w:pPr>
    </w:p>
    <w:p w14:paraId="0361A9B8" w14:textId="759EB666" w:rsidR="00D27F31" w:rsidRDefault="008C7698" w:rsidP="003945C5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is exam will be set in </w:t>
      </w:r>
      <w:r w:rsidR="00E45F13">
        <w:rPr>
          <w:rFonts w:ascii="Arial" w:hAnsi="Arial" w:cs="Arial"/>
        </w:rPr>
        <w:t xml:space="preserve">the </w:t>
      </w:r>
      <w:r w:rsidR="00A07526">
        <w:rPr>
          <w:rFonts w:ascii="Arial" w:hAnsi="Arial" w:cs="Arial"/>
        </w:rPr>
        <w:t>in the middle of the semester</w:t>
      </w:r>
      <w:r w:rsidR="00E45F13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nd </w:t>
      </w:r>
      <w:r w:rsidR="00E45F13">
        <w:rPr>
          <w:rFonts w:ascii="Arial" w:hAnsi="Arial" w:cs="Arial"/>
        </w:rPr>
        <w:t xml:space="preserve">will incorporate </w:t>
      </w:r>
      <w:r w:rsidR="005E6301">
        <w:rPr>
          <w:rFonts w:ascii="Arial" w:hAnsi="Arial" w:cs="Arial"/>
        </w:rPr>
        <w:t>the following topics</w:t>
      </w:r>
      <w:r>
        <w:rPr>
          <w:rFonts w:ascii="Arial" w:hAnsi="Arial" w:cs="Arial"/>
        </w:rPr>
        <w:t>:</w:t>
      </w:r>
    </w:p>
    <w:p w14:paraId="75C1276B" w14:textId="77777777" w:rsidR="008C7698" w:rsidRPr="00E45F13" w:rsidRDefault="00420FDA" w:rsidP="00E45F13">
      <w:pPr>
        <w:pStyle w:val="ListParagraph"/>
        <w:numPr>
          <w:ilvl w:val="0"/>
          <w:numId w:val="33"/>
        </w:numPr>
        <w:jc w:val="both"/>
        <w:rPr>
          <w:rFonts w:ascii="Consolas" w:hAnsi="Consolas" w:cs="Courier New"/>
        </w:rPr>
      </w:pPr>
      <w:r w:rsidRPr="00E45F13">
        <w:rPr>
          <w:rFonts w:ascii="Consolas" w:hAnsi="Consolas" w:cs="Courier New"/>
        </w:rPr>
        <w:t>General Database Concepts</w:t>
      </w:r>
    </w:p>
    <w:p w14:paraId="54B8A566" w14:textId="42D1629E" w:rsidR="00D27F31" w:rsidRPr="00E45F13" w:rsidRDefault="00420FDA" w:rsidP="00E45F13">
      <w:pPr>
        <w:pStyle w:val="ListParagraph"/>
        <w:numPr>
          <w:ilvl w:val="0"/>
          <w:numId w:val="33"/>
        </w:numPr>
        <w:jc w:val="both"/>
        <w:rPr>
          <w:rFonts w:ascii="Consolas" w:hAnsi="Consolas" w:cs="Courier New"/>
        </w:rPr>
      </w:pPr>
      <w:r w:rsidRPr="00E45F13">
        <w:rPr>
          <w:rFonts w:ascii="Consolas" w:hAnsi="Consolas" w:cs="Courier New"/>
        </w:rPr>
        <w:t>Relational Databases</w:t>
      </w:r>
    </w:p>
    <w:p w14:paraId="22434AFB" w14:textId="77777777" w:rsidR="008C7698" w:rsidRPr="00E45F13" w:rsidRDefault="00420FDA" w:rsidP="00E45F13">
      <w:pPr>
        <w:pStyle w:val="ListParagraph"/>
        <w:numPr>
          <w:ilvl w:val="0"/>
          <w:numId w:val="33"/>
        </w:numPr>
        <w:jc w:val="both"/>
        <w:rPr>
          <w:rFonts w:ascii="Consolas" w:hAnsi="Consolas" w:cs="Courier New"/>
        </w:rPr>
      </w:pPr>
      <w:r w:rsidRPr="00E45F13">
        <w:rPr>
          <w:rFonts w:ascii="Consolas" w:hAnsi="Consolas" w:cs="Courier New"/>
        </w:rPr>
        <w:t>NoSQL Concepts</w:t>
      </w:r>
    </w:p>
    <w:p w14:paraId="21CD13A2" w14:textId="77777777" w:rsidR="008C7698" w:rsidRPr="00E45F13" w:rsidRDefault="00420FDA" w:rsidP="00E45F13">
      <w:pPr>
        <w:pStyle w:val="ListParagraph"/>
        <w:numPr>
          <w:ilvl w:val="0"/>
          <w:numId w:val="33"/>
        </w:numPr>
        <w:jc w:val="both"/>
        <w:rPr>
          <w:rFonts w:ascii="Consolas" w:hAnsi="Consolas" w:cs="Courier New"/>
        </w:rPr>
      </w:pPr>
      <w:r w:rsidRPr="00E45F13">
        <w:rPr>
          <w:rFonts w:ascii="Consolas" w:hAnsi="Consolas" w:cs="Courier New"/>
        </w:rPr>
        <w:t>Document Databases</w:t>
      </w:r>
    </w:p>
    <w:p w14:paraId="4AAE24AD" w14:textId="37B60C28" w:rsidR="00420FDA" w:rsidRPr="00E45F13" w:rsidRDefault="00420FDA" w:rsidP="00E45F13">
      <w:pPr>
        <w:pStyle w:val="ListParagraph"/>
        <w:numPr>
          <w:ilvl w:val="0"/>
          <w:numId w:val="33"/>
        </w:numPr>
        <w:jc w:val="both"/>
        <w:rPr>
          <w:rFonts w:ascii="Consolas" w:hAnsi="Consolas" w:cs="Courier New"/>
        </w:rPr>
      </w:pPr>
      <w:r w:rsidRPr="00E45F13">
        <w:rPr>
          <w:rFonts w:ascii="Consolas" w:hAnsi="Consolas" w:cs="Courier New"/>
        </w:rPr>
        <w:t>Timeseries Databases</w:t>
      </w:r>
    </w:p>
    <w:p w14:paraId="4BA9E42F" w14:textId="64C86CA7" w:rsidR="00CE130E" w:rsidRPr="00A07526" w:rsidRDefault="000B4212" w:rsidP="00A07526">
      <w:pPr>
        <w:pStyle w:val="ListParagraph"/>
        <w:numPr>
          <w:ilvl w:val="0"/>
          <w:numId w:val="33"/>
        </w:numPr>
        <w:jc w:val="both"/>
        <w:rPr>
          <w:rFonts w:ascii="Arial" w:hAnsi="Arial" w:cs="Arial"/>
        </w:rPr>
      </w:pPr>
      <w:r w:rsidRPr="00E45F13">
        <w:rPr>
          <w:rFonts w:ascii="Consolas" w:hAnsi="Consolas" w:cs="Courier New"/>
        </w:rPr>
        <w:t>Graph Databases</w:t>
      </w:r>
    </w:p>
    <w:p w14:paraId="4465C70F" w14:textId="77777777" w:rsidR="00A07526" w:rsidRPr="00EC134F" w:rsidRDefault="00A07526" w:rsidP="00A07526">
      <w:pPr>
        <w:pStyle w:val="ListParagraph"/>
        <w:jc w:val="both"/>
        <w:rPr>
          <w:rFonts w:ascii="Arial" w:hAnsi="Arial" w:cs="Arial"/>
        </w:rPr>
      </w:pPr>
    </w:p>
    <w:p w14:paraId="4FA3B47E" w14:textId="03DC458D" w:rsidR="00CE130E" w:rsidRDefault="00712358" w:rsidP="003945C5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>C</w:t>
      </w:r>
      <w:r w:rsidR="00CE130E" w:rsidRPr="00EC134F">
        <w:rPr>
          <w:rFonts w:ascii="Arial" w:hAnsi="Arial" w:cs="Arial"/>
        </w:rPr>
        <w:t>oursework</w:t>
      </w:r>
      <w:r w:rsidRPr="00EC134F">
        <w:rPr>
          <w:rFonts w:ascii="Arial" w:hAnsi="Arial" w:cs="Arial"/>
        </w:rPr>
        <w:t xml:space="preserve"> 1</w:t>
      </w:r>
      <w:r w:rsidR="00CE130E" w:rsidRPr="00EC134F">
        <w:rPr>
          <w:rFonts w:ascii="Arial" w:hAnsi="Arial" w:cs="Arial"/>
        </w:rPr>
        <w:t xml:space="preserve"> will be delivered, submitted and assessed through the Blackboard online learning environment.</w:t>
      </w:r>
    </w:p>
    <w:p w14:paraId="61429A22" w14:textId="77777777" w:rsidR="004D3374" w:rsidRDefault="004D3374" w:rsidP="003945C5">
      <w:pPr>
        <w:jc w:val="both"/>
        <w:rPr>
          <w:rFonts w:ascii="Arial" w:hAnsi="Arial" w:cs="Arial"/>
        </w:rPr>
      </w:pPr>
    </w:p>
    <w:p w14:paraId="0CEBD629" w14:textId="0E241DE4" w:rsidR="004D3374" w:rsidRPr="00E1732B" w:rsidRDefault="004D3374" w:rsidP="003945C5">
      <w:pPr>
        <w:jc w:val="both"/>
        <w:rPr>
          <w:rFonts w:ascii="Arial" w:hAnsi="Arial" w:cs="Arial"/>
          <w:b/>
          <w:bCs/>
        </w:rPr>
      </w:pPr>
      <w:r w:rsidRPr="00E1732B">
        <w:rPr>
          <w:rFonts w:ascii="Arial" w:hAnsi="Arial" w:cs="Arial"/>
          <w:b/>
          <w:bCs/>
        </w:rPr>
        <w:t>This is a closed book examinatio</w:t>
      </w:r>
      <w:r w:rsidR="00E1732B" w:rsidRPr="00E1732B">
        <w:rPr>
          <w:rFonts w:ascii="Arial" w:hAnsi="Arial" w:cs="Arial"/>
          <w:b/>
          <w:bCs/>
        </w:rPr>
        <w:t>n</w:t>
      </w:r>
      <w:r w:rsidR="00CD4C2C">
        <w:rPr>
          <w:rFonts w:ascii="Arial" w:hAnsi="Arial" w:cs="Arial"/>
          <w:b/>
          <w:bCs/>
        </w:rPr>
        <w:t xml:space="preserve"> and will occur ON CAMPUS in UU Belfast</w:t>
      </w:r>
      <w:r w:rsidR="00E1732B" w:rsidRPr="00E1732B">
        <w:rPr>
          <w:rFonts w:ascii="Arial" w:hAnsi="Arial" w:cs="Arial"/>
          <w:b/>
          <w:bCs/>
        </w:rPr>
        <w:t>.</w:t>
      </w:r>
      <w:r w:rsidR="00CD4C2C">
        <w:rPr>
          <w:rFonts w:ascii="Arial" w:hAnsi="Arial" w:cs="Arial"/>
          <w:b/>
          <w:bCs/>
        </w:rPr>
        <w:t xml:space="preserve"> </w:t>
      </w:r>
    </w:p>
    <w:p w14:paraId="3DA75355" w14:textId="5734C1EA" w:rsidR="00621683" w:rsidRDefault="00621683" w:rsidP="003945C5">
      <w:pPr>
        <w:jc w:val="both"/>
        <w:rPr>
          <w:rFonts w:ascii="Arial" w:hAnsi="Arial" w:cs="Arial"/>
        </w:rPr>
      </w:pPr>
    </w:p>
    <w:p w14:paraId="1E000647" w14:textId="1BB7B340" w:rsidR="00621683" w:rsidRPr="00956A72" w:rsidRDefault="00621683" w:rsidP="003945C5">
      <w:pPr>
        <w:jc w:val="both"/>
        <w:rPr>
          <w:rFonts w:ascii="Arial" w:hAnsi="Arial" w:cs="Arial"/>
          <w:i/>
        </w:rPr>
      </w:pPr>
      <w:r w:rsidRPr="00956A72">
        <w:rPr>
          <w:rFonts w:ascii="Arial" w:hAnsi="Arial" w:cs="Arial"/>
          <w:i/>
        </w:rPr>
        <w:t xml:space="preserve">N.B. unforeseen circumstances, such as inclement weather, may require rescheduling of this exam. In this eventuality, students </w:t>
      </w:r>
      <w:r w:rsidR="00BC585B">
        <w:rPr>
          <w:rFonts w:ascii="Arial" w:hAnsi="Arial" w:cs="Arial"/>
          <w:i/>
        </w:rPr>
        <w:t>and the course director will be consulted.</w:t>
      </w:r>
      <w:r w:rsidRPr="00956A72">
        <w:rPr>
          <w:rFonts w:ascii="Arial" w:hAnsi="Arial" w:cs="Arial"/>
          <w:i/>
        </w:rPr>
        <w:t xml:space="preserve"> </w:t>
      </w:r>
    </w:p>
    <w:p w14:paraId="5650224F" w14:textId="10DF78FE" w:rsidR="00525DAE" w:rsidRDefault="00525DAE" w:rsidP="003945C5">
      <w:pPr>
        <w:jc w:val="both"/>
        <w:rPr>
          <w:rFonts w:ascii="Arial" w:hAnsi="Arial" w:cs="Arial"/>
        </w:rPr>
      </w:pPr>
    </w:p>
    <w:p w14:paraId="178B35CA" w14:textId="4728EDB0" w:rsidR="00092DEA" w:rsidRDefault="00092DEA" w:rsidP="00092DEA">
      <w:pPr>
        <w:rPr>
          <w:rFonts w:ascii="Arial" w:hAnsi="Arial" w:cs="Arial"/>
          <w:bCs/>
        </w:rPr>
      </w:pPr>
    </w:p>
    <w:p w14:paraId="08334FB5" w14:textId="33859345" w:rsidR="009617DE" w:rsidRDefault="009617DE" w:rsidP="00092DEA">
      <w:pPr>
        <w:rPr>
          <w:rFonts w:ascii="Arial" w:hAnsi="Arial" w:cs="Arial"/>
          <w:bCs/>
        </w:rPr>
      </w:pPr>
    </w:p>
    <w:p w14:paraId="266F809B" w14:textId="1EA5792D" w:rsidR="009617DE" w:rsidRDefault="009617DE" w:rsidP="00092DEA">
      <w:pPr>
        <w:rPr>
          <w:rFonts w:ascii="Arial" w:hAnsi="Arial" w:cs="Arial"/>
          <w:bCs/>
        </w:rPr>
      </w:pPr>
    </w:p>
    <w:p w14:paraId="4D267609" w14:textId="578B0412" w:rsidR="009617DE" w:rsidRDefault="009617DE" w:rsidP="00092DEA">
      <w:pPr>
        <w:rPr>
          <w:rFonts w:ascii="Arial" w:hAnsi="Arial" w:cs="Arial"/>
          <w:bCs/>
        </w:rPr>
      </w:pPr>
    </w:p>
    <w:p w14:paraId="0B28075A" w14:textId="19AEAEE3" w:rsidR="009617DE" w:rsidRDefault="009617DE" w:rsidP="00092DEA">
      <w:pPr>
        <w:rPr>
          <w:rFonts w:ascii="Arial" w:hAnsi="Arial" w:cs="Arial"/>
          <w:bCs/>
        </w:rPr>
      </w:pPr>
    </w:p>
    <w:p w14:paraId="5D77EDDD" w14:textId="5CED285A" w:rsidR="009617DE" w:rsidRDefault="009617DE" w:rsidP="00092DEA">
      <w:pPr>
        <w:rPr>
          <w:rFonts w:ascii="Arial" w:hAnsi="Arial" w:cs="Arial"/>
          <w:bCs/>
        </w:rPr>
      </w:pPr>
    </w:p>
    <w:p w14:paraId="1131E236" w14:textId="41BFD91B" w:rsidR="009617DE" w:rsidRDefault="009617DE" w:rsidP="00092DEA">
      <w:pPr>
        <w:rPr>
          <w:rFonts w:ascii="Arial" w:hAnsi="Arial" w:cs="Arial"/>
          <w:bCs/>
        </w:rPr>
      </w:pPr>
    </w:p>
    <w:p w14:paraId="77F8B014" w14:textId="1A87F637" w:rsidR="009617DE" w:rsidRDefault="009617DE" w:rsidP="00092DEA">
      <w:pPr>
        <w:rPr>
          <w:rFonts w:ascii="Arial" w:hAnsi="Arial" w:cs="Arial"/>
          <w:bCs/>
        </w:rPr>
      </w:pPr>
    </w:p>
    <w:p w14:paraId="6CFD54B3" w14:textId="4DA7441F" w:rsidR="009617DE" w:rsidRDefault="009617DE" w:rsidP="00092DEA">
      <w:pPr>
        <w:rPr>
          <w:rFonts w:ascii="Arial" w:hAnsi="Arial" w:cs="Arial"/>
          <w:bCs/>
        </w:rPr>
      </w:pPr>
    </w:p>
    <w:p w14:paraId="24ED4516" w14:textId="3D801F14" w:rsidR="009617DE" w:rsidRDefault="009617DE" w:rsidP="00092DEA">
      <w:pPr>
        <w:rPr>
          <w:rFonts w:ascii="Arial" w:hAnsi="Arial" w:cs="Arial"/>
          <w:bCs/>
        </w:rPr>
      </w:pPr>
    </w:p>
    <w:p w14:paraId="7735240B" w14:textId="4CB4BBC5" w:rsidR="009617DE" w:rsidRDefault="009617DE" w:rsidP="00092DEA">
      <w:pPr>
        <w:rPr>
          <w:rFonts w:ascii="Arial" w:hAnsi="Arial" w:cs="Arial"/>
          <w:bCs/>
        </w:rPr>
      </w:pPr>
    </w:p>
    <w:p w14:paraId="4B17221D" w14:textId="77777777" w:rsidR="00E217BE" w:rsidRDefault="00E217BE" w:rsidP="00092DEA">
      <w:pPr>
        <w:rPr>
          <w:rFonts w:ascii="Arial" w:hAnsi="Arial" w:cs="Arial"/>
          <w:bCs/>
        </w:rPr>
      </w:pPr>
    </w:p>
    <w:p w14:paraId="4C94657C" w14:textId="1D7EC820" w:rsidR="009617DE" w:rsidRDefault="009617DE" w:rsidP="00092DEA">
      <w:pPr>
        <w:rPr>
          <w:rFonts w:ascii="Arial" w:hAnsi="Arial" w:cs="Arial"/>
          <w:bCs/>
        </w:rPr>
      </w:pPr>
    </w:p>
    <w:p w14:paraId="23D044B3" w14:textId="77777777" w:rsidR="005B3197" w:rsidRDefault="005B3197" w:rsidP="00092DEA">
      <w:pPr>
        <w:rPr>
          <w:rFonts w:ascii="Arial" w:hAnsi="Arial" w:cs="Arial"/>
          <w:bCs/>
        </w:rPr>
      </w:pPr>
    </w:p>
    <w:p w14:paraId="28784ADB" w14:textId="29DC8229" w:rsidR="009617DE" w:rsidRDefault="009617DE" w:rsidP="00092DEA">
      <w:pPr>
        <w:rPr>
          <w:rFonts w:ascii="Arial" w:hAnsi="Arial" w:cs="Arial"/>
          <w:bCs/>
        </w:rPr>
      </w:pPr>
    </w:p>
    <w:p w14:paraId="0B7A2721" w14:textId="683BD45C" w:rsidR="009617DE" w:rsidRDefault="009617DE" w:rsidP="00092DEA">
      <w:pPr>
        <w:rPr>
          <w:rFonts w:ascii="Arial" w:hAnsi="Arial" w:cs="Arial"/>
          <w:bCs/>
        </w:rPr>
      </w:pPr>
    </w:p>
    <w:p w14:paraId="529B5728" w14:textId="798AD560" w:rsidR="00092DEA" w:rsidRPr="00AB42B3" w:rsidRDefault="00092DEA" w:rsidP="00092DEA">
      <w:pPr>
        <w:jc w:val="both"/>
        <w:rPr>
          <w:rFonts w:ascii="Arial" w:hAnsi="Arial" w:cs="Arial"/>
          <w:b/>
          <w:sz w:val="28"/>
          <w:szCs w:val="28"/>
        </w:rPr>
      </w:pPr>
      <w:r w:rsidRPr="00AB42B3">
        <w:rPr>
          <w:rFonts w:ascii="Arial" w:hAnsi="Arial" w:cs="Arial"/>
          <w:b/>
          <w:sz w:val="28"/>
          <w:szCs w:val="28"/>
        </w:rPr>
        <w:t>Coursework 2 – a set exercise [</w:t>
      </w:r>
      <w:r w:rsidR="003201BF">
        <w:rPr>
          <w:rFonts w:ascii="Arial" w:hAnsi="Arial" w:cs="Arial"/>
          <w:b/>
          <w:sz w:val="28"/>
          <w:szCs w:val="28"/>
        </w:rPr>
        <w:t>75</w:t>
      </w:r>
      <w:r w:rsidRPr="00AB42B3">
        <w:rPr>
          <w:rFonts w:ascii="Arial" w:hAnsi="Arial" w:cs="Arial"/>
          <w:b/>
          <w:sz w:val="28"/>
          <w:szCs w:val="28"/>
        </w:rPr>
        <w:t>%]</w:t>
      </w:r>
    </w:p>
    <w:p w14:paraId="2C6B6C07" w14:textId="77777777" w:rsidR="00092DEA" w:rsidRPr="00475977" w:rsidRDefault="00092DEA" w:rsidP="00092DEA">
      <w:pPr>
        <w:jc w:val="both"/>
        <w:rPr>
          <w:rFonts w:ascii="Arial" w:hAnsi="Arial" w:cs="Arial"/>
          <w:sz w:val="18"/>
        </w:rPr>
      </w:pPr>
    </w:p>
    <w:p w14:paraId="76410E2F" w14:textId="77777777" w:rsidR="007657AC" w:rsidRPr="00C608ED" w:rsidRDefault="00092DEA" w:rsidP="00092DEA">
      <w:pPr>
        <w:pStyle w:val="Heading1"/>
        <w:jc w:val="both"/>
        <w:rPr>
          <w:rFonts w:ascii="Arial" w:hAnsi="Arial" w:cs="Arial"/>
          <w:b w:val="0"/>
          <w:i/>
          <w:iCs/>
        </w:rPr>
      </w:pPr>
      <w:r w:rsidRPr="00C608ED">
        <w:rPr>
          <w:rFonts w:ascii="Arial" w:hAnsi="Arial" w:cs="Arial"/>
          <w:b w:val="0"/>
          <w:i/>
          <w:iCs/>
        </w:rPr>
        <w:t xml:space="preserve">Released: </w:t>
      </w:r>
    </w:p>
    <w:p w14:paraId="36BD11A6" w14:textId="77777777" w:rsidR="00973FE6" w:rsidRPr="00973FE6" w:rsidRDefault="00973FE6" w:rsidP="00973FE6">
      <w:pPr>
        <w:rPr>
          <w:rFonts w:ascii="Arial" w:hAnsi="Arial" w:cs="Arial"/>
          <w:b/>
          <w:bCs/>
          <w:color w:val="1F4E79" w:themeColor="accent5" w:themeShade="80"/>
        </w:rPr>
      </w:pPr>
      <w:r w:rsidRPr="00973FE6">
        <w:rPr>
          <w:rFonts w:ascii="Arial" w:hAnsi="Arial" w:cs="Arial"/>
          <w:b/>
          <w:bCs/>
          <w:color w:val="1F4E79" w:themeColor="accent5" w:themeShade="80"/>
        </w:rPr>
        <w:t>20/06/2025</w:t>
      </w:r>
    </w:p>
    <w:p w14:paraId="2E518E63" w14:textId="77777777" w:rsidR="007657AC" w:rsidRDefault="007657AC" w:rsidP="00092DEA">
      <w:pPr>
        <w:rPr>
          <w:rFonts w:ascii="Arial" w:hAnsi="Arial" w:cs="Arial"/>
        </w:rPr>
      </w:pPr>
    </w:p>
    <w:p w14:paraId="3C3AC040" w14:textId="34EE2015" w:rsidR="007657AC" w:rsidRPr="00C608ED" w:rsidRDefault="00092DEA" w:rsidP="00092DEA">
      <w:pPr>
        <w:rPr>
          <w:rFonts w:ascii="Arial" w:hAnsi="Arial" w:cs="Arial"/>
          <w:i/>
          <w:iCs/>
        </w:rPr>
      </w:pPr>
      <w:r w:rsidRPr="00C608ED">
        <w:rPr>
          <w:rFonts w:ascii="Arial" w:hAnsi="Arial" w:cs="Arial"/>
          <w:i/>
          <w:iCs/>
        </w:rPr>
        <w:t>Submission Deadline:</w:t>
      </w:r>
    </w:p>
    <w:p w14:paraId="56649A44" w14:textId="06A64D54" w:rsidR="00E1027F" w:rsidRPr="00E90F4E" w:rsidRDefault="00973FE6" w:rsidP="00E1027F">
      <w:pPr>
        <w:rPr>
          <w:rFonts w:ascii="Arial" w:hAnsi="Arial" w:cs="Arial"/>
          <w:b/>
          <w:bCs/>
        </w:rPr>
      </w:pPr>
      <w:r w:rsidRPr="00973FE6">
        <w:rPr>
          <w:rFonts w:ascii="Arial" w:hAnsi="Arial" w:cs="Arial"/>
          <w:b/>
          <w:bCs/>
          <w:color w:val="833C0B" w:themeColor="accent2" w:themeShade="80"/>
        </w:rPr>
        <w:t xml:space="preserve">27/08/2025 at </w:t>
      </w:r>
      <w:r w:rsidR="00E1027F">
        <w:rPr>
          <w:rFonts w:ascii="Arial" w:hAnsi="Arial" w:cs="Arial"/>
          <w:b/>
          <w:bCs/>
          <w:color w:val="833C0B" w:themeColor="accent2" w:themeShade="80"/>
        </w:rPr>
        <w:t>Noon.</w:t>
      </w:r>
    </w:p>
    <w:p w14:paraId="224BAAB7" w14:textId="77777777" w:rsidR="007657AC" w:rsidRDefault="007657AC" w:rsidP="00092DEA">
      <w:pPr>
        <w:rPr>
          <w:rFonts w:ascii="Arial" w:hAnsi="Arial" w:cs="Arial"/>
        </w:rPr>
      </w:pPr>
    </w:p>
    <w:p w14:paraId="1085206F" w14:textId="74B9FC08" w:rsidR="007657AC" w:rsidRPr="00C608ED" w:rsidRDefault="007657AC" w:rsidP="00092DEA">
      <w:pPr>
        <w:rPr>
          <w:rFonts w:ascii="Arial" w:hAnsi="Arial" w:cs="Arial"/>
          <w:i/>
          <w:iCs/>
        </w:rPr>
      </w:pPr>
      <w:r w:rsidRPr="00C608ED">
        <w:rPr>
          <w:rFonts w:ascii="Arial" w:hAnsi="Arial" w:cs="Arial"/>
          <w:i/>
          <w:iCs/>
        </w:rPr>
        <w:t>Feedback Date:</w:t>
      </w:r>
    </w:p>
    <w:p w14:paraId="19464619" w14:textId="060968CD" w:rsidR="00092DEA" w:rsidRDefault="00973FE6" w:rsidP="00092DEA">
      <w:pPr>
        <w:jc w:val="both"/>
        <w:rPr>
          <w:rFonts w:ascii="Arial" w:hAnsi="Arial" w:cs="Arial"/>
          <w:b/>
          <w:bCs/>
          <w:color w:val="538135" w:themeColor="accent6" w:themeShade="BF"/>
        </w:rPr>
      </w:pPr>
      <w:r w:rsidRPr="00973FE6">
        <w:rPr>
          <w:rFonts w:ascii="Arial" w:hAnsi="Arial" w:cs="Arial"/>
          <w:b/>
          <w:bCs/>
          <w:color w:val="538135" w:themeColor="accent6" w:themeShade="BF"/>
        </w:rPr>
        <w:t>26/09/2025</w:t>
      </w:r>
    </w:p>
    <w:p w14:paraId="51A3CF43" w14:textId="77777777" w:rsidR="00973FE6" w:rsidRDefault="00973FE6" w:rsidP="00092DEA">
      <w:pPr>
        <w:jc w:val="both"/>
        <w:rPr>
          <w:rFonts w:ascii="Arial" w:hAnsi="Arial" w:cs="Arial"/>
        </w:rPr>
      </w:pPr>
    </w:p>
    <w:p w14:paraId="4A5C01B6" w14:textId="0CA59F57" w:rsidR="00973FE6" w:rsidRPr="00973FE6" w:rsidRDefault="00092DEA" w:rsidP="00973FE6">
      <w:pPr>
        <w:jc w:val="both"/>
        <w:rPr>
          <w:rFonts w:ascii="Arial" w:hAnsi="Arial" w:cs="Arial"/>
          <w:b/>
          <w:bCs/>
        </w:rPr>
      </w:pPr>
      <w:r w:rsidRPr="009B08B4">
        <w:rPr>
          <w:rFonts w:ascii="Arial" w:hAnsi="Arial" w:cs="Arial"/>
          <w:b/>
          <w:bCs/>
        </w:rPr>
        <w:t>Related Learning Outcomes</w:t>
      </w:r>
    </w:p>
    <w:p w14:paraId="0DBEC7C2" w14:textId="0EFF434C" w:rsidR="0043000D" w:rsidRPr="00973FE6" w:rsidRDefault="00973FE6" w:rsidP="00973FE6">
      <w:pPr>
        <w:ind w:left="720" w:hanging="360"/>
        <w:jc w:val="both"/>
        <w:rPr>
          <w:rFonts w:ascii="Arial" w:hAnsi="Arial" w:cs="Arial"/>
        </w:rPr>
      </w:pPr>
      <w:r>
        <w:rPr>
          <w:rFonts w:ascii="Arial" w:hAnsi="Arial" w:cs="Arial"/>
        </w:rPr>
        <w:t>1.</w:t>
      </w:r>
      <w:r>
        <w:rPr>
          <w:rFonts w:ascii="Arial" w:hAnsi="Arial" w:cs="Arial"/>
        </w:rPr>
        <w:tab/>
      </w:r>
      <w:r w:rsidR="0043000D" w:rsidRPr="00973FE6">
        <w:rPr>
          <w:rFonts w:ascii="Arial" w:hAnsi="Arial" w:cs="Arial"/>
        </w:rPr>
        <w:t>Appraise the concepts behind a range of database/data storage paradigms and critically evaluate when to apply these paradigms to big data problems.</w:t>
      </w:r>
    </w:p>
    <w:p w14:paraId="6581679D" w14:textId="77777777" w:rsidR="0023279A" w:rsidRDefault="0043000D" w:rsidP="0023279A">
      <w:pPr>
        <w:pStyle w:val="ListParagraph"/>
        <w:numPr>
          <w:ilvl w:val="0"/>
          <w:numId w:val="36"/>
        </w:numPr>
        <w:jc w:val="both"/>
        <w:rPr>
          <w:rFonts w:ascii="Arial" w:hAnsi="Arial" w:cs="Arial"/>
        </w:rPr>
      </w:pPr>
      <w:r w:rsidRPr="0043000D">
        <w:rPr>
          <w:rFonts w:ascii="Arial" w:hAnsi="Arial" w:cs="Arial"/>
        </w:rPr>
        <w:t xml:space="preserve">Autonomously and independently investigate deficiencies when interacting with a range of technologies and leveraging knowledge of these deficiencies to improve future practice. </w:t>
      </w:r>
    </w:p>
    <w:p w14:paraId="53B9D32F" w14:textId="3232E4D4" w:rsidR="00092DEA" w:rsidRPr="0023279A" w:rsidRDefault="0043000D" w:rsidP="0023279A">
      <w:pPr>
        <w:pStyle w:val="ListParagraph"/>
        <w:numPr>
          <w:ilvl w:val="0"/>
          <w:numId w:val="36"/>
        </w:numPr>
        <w:jc w:val="both"/>
        <w:rPr>
          <w:rFonts w:ascii="Arial" w:hAnsi="Arial" w:cs="Arial"/>
        </w:rPr>
      </w:pPr>
      <w:r w:rsidRPr="0023279A">
        <w:rPr>
          <w:rFonts w:ascii="Arial" w:hAnsi="Arial" w:cs="Arial"/>
        </w:rPr>
        <w:t>Examine, select and autonomously apply skills to leverage data stored in a range of database/data storage paradigms.</w:t>
      </w:r>
    </w:p>
    <w:p w14:paraId="4A476D1B" w14:textId="77777777" w:rsidR="0043000D" w:rsidRPr="0043000D" w:rsidRDefault="0043000D" w:rsidP="002A547C">
      <w:pPr>
        <w:pStyle w:val="ListParagraph"/>
        <w:ind w:left="1080"/>
        <w:jc w:val="both"/>
        <w:rPr>
          <w:rFonts w:ascii="Arial" w:hAnsi="Arial" w:cs="Arial"/>
        </w:rPr>
      </w:pPr>
    </w:p>
    <w:p w14:paraId="435EFA1B" w14:textId="4B177CB5" w:rsidR="00092DEA" w:rsidRDefault="00AA63ED" w:rsidP="00092DEA">
      <w:pPr>
        <w:jc w:val="both"/>
        <w:rPr>
          <w:rFonts w:ascii="Arial" w:hAnsi="Arial" w:cs="Arial"/>
        </w:rPr>
      </w:pPr>
      <w:r w:rsidRPr="00AA63ED">
        <w:rPr>
          <w:rFonts w:ascii="Arial" w:hAnsi="Arial" w:cs="Arial"/>
        </w:rPr>
        <w:t xml:space="preserve">The exercise will assess understanding of further concepts and demonstrate practical skills related to a data lake type environment, as taught within the module (such as </w:t>
      </w:r>
      <w:r w:rsidRPr="00AA63ED">
        <w:rPr>
          <w:rFonts w:ascii="Arial" w:hAnsi="Arial" w:cs="Arial"/>
          <w:b/>
          <w:bCs/>
        </w:rPr>
        <w:t>Hadoop</w:t>
      </w:r>
      <w:r w:rsidRPr="00AA63ED">
        <w:rPr>
          <w:rFonts w:ascii="Arial" w:hAnsi="Arial" w:cs="Arial"/>
        </w:rPr>
        <w:t xml:space="preserve">, </w:t>
      </w:r>
      <w:r w:rsidR="008A3F1B">
        <w:rPr>
          <w:rFonts w:ascii="Arial" w:hAnsi="Arial" w:cs="Arial"/>
        </w:rPr>
        <w:t xml:space="preserve">Amazon </w:t>
      </w:r>
      <w:r w:rsidRPr="00AA63ED">
        <w:rPr>
          <w:rFonts w:ascii="Arial" w:hAnsi="Arial" w:cs="Arial"/>
        </w:rPr>
        <w:t>EMR or Azure Data Lakes).</w:t>
      </w:r>
    </w:p>
    <w:p w14:paraId="2D133905" w14:textId="77777777" w:rsidR="00AA63ED" w:rsidRPr="00EC134F" w:rsidRDefault="00AA63ED" w:rsidP="00092DEA">
      <w:pPr>
        <w:jc w:val="both"/>
        <w:rPr>
          <w:rFonts w:ascii="Arial" w:hAnsi="Arial" w:cs="Arial"/>
        </w:rPr>
      </w:pPr>
    </w:p>
    <w:p w14:paraId="2DADBC25" w14:textId="77777777" w:rsidR="00092DEA" w:rsidRPr="00EC134F" w:rsidRDefault="00092DEA" w:rsidP="00092DEA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>Students will be set an exercise where they will be expected to:</w:t>
      </w:r>
    </w:p>
    <w:p w14:paraId="69625909" w14:textId="515897A6" w:rsidR="00965E21" w:rsidRPr="00965E21" w:rsidRDefault="00092DEA" w:rsidP="007A6A37">
      <w:pPr>
        <w:pStyle w:val="ListParagraph"/>
        <w:numPr>
          <w:ilvl w:val="0"/>
          <w:numId w:val="30"/>
        </w:numPr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>Identify and evaluate a number of publicly available datasets</w:t>
      </w:r>
      <w:r>
        <w:rPr>
          <w:rFonts w:ascii="Arial" w:hAnsi="Arial" w:cs="Arial"/>
        </w:rPr>
        <w:t xml:space="preserve"> related to </w:t>
      </w:r>
      <w:r w:rsidR="008D66EE" w:rsidRPr="008D66EE">
        <w:rPr>
          <w:rFonts w:ascii="Arial" w:hAnsi="Arial" w:cs="Arial"/>
          <w:b/>
          <w:bCs/>
        </w:rPr>
        <w:t>Social Deprivation and related deaths</w:t>
      </w:r>
      <w:r w:rsidR="00965E21">
        <w:rPr>
          <w:rFonts w:ascii="Arial" w:hAnsi="Arial" w:cs="Arial"/>
          <w:b/>
          <w:bCs/>
        </w:rPr>
        <w:t>.</w:t>
      </w:r>
    </w:p>
    <w:p w14:paraId="156F2118" w14:textId="53C5E155" w:rsidR="007A6A37" w:rsidRDefault="00092DEA" w:rsidP="00965E21">
      <w:pPr>
        <w:pStyle w:val="ListParagraph"/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 xml:space="preserve">These may be from </w:t>
      </w:r>
      <w:r w:rsidR="007A6A37" w:rsidRPr="007A6A37">
        <w:rPr>
          <w:rFonts w:ascii="Arial" w:hAnsi="Arial" w:cs="Arial"/>
        </w:rPr>
        <w:t>open sources such</w:t>
      </w:r>
      <w:r w:rsidR="007A6A37">
        <w:rPr>
          <w:rFonts w:ascii="Arial" w:hAnsi="Arial" w:cs="Arial"/>
        </w:rPr>
        <w:t xml:space="preserve"> </w:t>
      </w:r>
      <w:r w:rsidR="007A6A37" w:rsidRPr="007A6A37">
        <w:rPr>
          <w:rFonts w:ascii="Arial" w:hAnsi="Arial" w:cs="Arial"/>
        </w:rPr>
        <w:t>as kaggle.com, data.gov.in, data.gov, data.stats.gov.cn, or data.gov.uk</w:t>
      </w:r>
    </w:p>
    <w:p w14:paraId="3B74D441" w14:textId="27FC4EFE" w:rsidR="007A6A37" w:rsidRPr="007A6A37" w:rsidRDefault="007A6A37" w:rsidP="007A6A37">
      <w:pPr>
        <w:pStyle w:val="ListParagraph"/>
        <w:numPr>
          <w:ilvl w:val="0"/>
          <w:numId w:val="30"/>
        </w:numPr>
        <w:jc w:val="both"/>
        <w:rPr>
          <w:rFonts w:ascii="Arial" w:hAnsi="Arial" w:cs="Arial"/>
        </w:rPr>
      </w:pPr>
      <w:r w:rsidRPr="007A6A37">
        <w:rPr>
          <w:rFonts w:ascii="Arial" w:hAnsi="Arial" w:cs="Arial"/>
        </w:rPr>
        <w:t>Select appropriate datasets, as informed by their interests and the topic issued.</w:t>
      </w:r>
    </w:p>
    <w:p w14:paraId="66F8CE73" w14:textId="18AF4240" w:rsidR="007A6A37" w:rsidRPr="007A6A37" w:rsidRDefault="007A6A37" w:rsidP="007A6A37">
      <w:pPr>
        <w:pStyle w:val="ListParagraph"/>
        <w:numPr>
          <w:ilvl w:val="0"/>
          <w:numId w:val="30"/>
        </w:numPr>
        <w:jc w:val="both"/>
        <w:rPr>
          <w:rFonts w:ascii="Arial" w:hAnsi="Arial" w:cs="Arial"/>
        </w:rPr>
      </w:pPr>
      <w:r w:rsidRPr="007A6A37">
        <w:rPr>
          <w:rFonts w:ascii="Arial" w:hAnsi="Arial" w:cs="Arial"/>
        </w:rPr>
        <w:t>Integrate and import these datasets into a suitable data lake system, as covered within</w:t>
      </w:r>
      <w:r>
        <w:rPr>
          <w:rFonts w:ascii="Arial" w:hAnsi="Arial" w:cs="Arial"/>
        </w:rPr>
        <w:t xml:space="preserve"> </w:t>
      </w:r>
      <w:r w:rsidRPr="007A6A37">
        <w:rPr>
          <w:rFonts w:ascii="Arial" w:hAnsi="Arial" w:cs="Arial"/>
        </w:rPr>
        <w:t>the module, while providing rationale for their choice.</w:t>
      </w:r>
    </w:p>
    <w:p w14:paraId="2B65B29E" w14:textId="6865CF8E" w:rsidR="007A6A37" w:rsidRPr="007A6A37" w:rsidRDefault="007A6A37" w:rsidP="007A6A37">
      <w:pPr>
        <w:pStyle w:val="ListParagraph"/>
        <w:numPr>
          <w:ilvl w:val="0"/>
          <w:numId w:val="30"/>
        </w:numPr>
        <w:jc w:val="both"/>
        <w:rPr>
          <w:rFonts w:ascii="Arial" w:hAnsi="Arial" w:cs="Arial"/>
        </w:rPr>
      </w:pPr>
      <w:r w:rsidRPr="007A6A37">
        <w:rPr>
          <w:rFonts w:ascii="Arial" w:hAnsi="Arial" w:cs="Arial"/>
        </w:rPr>
        <w:t>Perform meaningful analysis of the data to derive some simple useful information, as can</w:t>
      </w:r>
      <w:r>
        <w:rPr>
          <w:rFonts w:ascii="Arial" w:hAnsi="Arial" w:cs="Arial"/>
        </w:rPr>
        <w:t xml:space="preserve"> </w:t>
      </w:r>
      <w:r w:rsidRPr="007A6A37">
        <w:rPr>
          <w:rFonts w:ascii="Arial" w:hAnsi="Arial" w:cs="Arial"/>
        </w:rPr>
        <w:t>be obtained by the dataset selected.</w:t>
      </w:r>
    </w:p>
    <w:p w14:paraId="7D17A537" w14:textId="7C1ACB68" w:rsidR="00092DEA" w:rsidRPr="007A6A37" w:rsidRDefault="007A6A37" w:rsidP="007A6A37">
      <w:pPr>
        <w:pStyle w:val="ListParagraph"/>
        <w:numPr>
          <w:ilvl w:val="0"/>
          <w:numId w:val="30"/>
        </w:numPr>
        <w:jc w:val="both"/>
        <w:rPr>
          <w:rFonts w:ascii="Arial" w:hAnsi="Arial" w:cs="Arial"/>
        </w:rPr>
      </w:pPr>
      <w:r w:rsidRPr="007A6A37">
        <w:rPr>
          <w:rFonts w:ascii="Arial" w:hAnsi="Arial" w:cs="Arial"/>
        </w:rPr>
        <w:t>Provide visualisation of the analysis through any data lake-</w:t>
      </w:r>
      <w:r>
        <w:rPr>
          <w:rFonts w:ascii="Arial" w:hAnsi="Arial" w:cs="Arial"/>
        </w:rPr>
        <w:t xml:space="preserve">associated </w:t>
      </w:r>
      <w:r w:rsidRPr="007A6A37">
        <w:rPr>
          <w:rFonts w:ascii="Arial" w:hAnsi="Arial" w:cs="Arial"/>
        </w:rPr>
        <w:t>technologies which the</w:t>
      </w:r>
      <w:r>
        <w:rPr>
          <w:rFonts w:ascii="Arial" w:hAnsi="Arial" w:cs="Arial"/>
        </w:rPr>
        <w:t xml:space="preserve"> </w:t>
      </w:r>
      <w:r w:rsidRPr="007A6A37">
        <w:rPr>
          <w:rFonts w:ascii="Arial" w:hAnsi="Arial" w:cs="Arial"/>
        </w:rPr>
        <w:t>students deem suitable</w:t>
      </w:r>
      <w:r>
        <w:rPr>
          <w:rFonts w:ascii="Arial" w:hAnsi="Arial" w:cs="Arial"/>
        </w:rPr>
        <w:t>.</w:t>
      </w:r>
    </w:p>
    <w:p w14:paraId="546830ED" w14:textId="1165A438" w:rsidR="00092DEA" w:rsidRDefault="00092DEA" w:rsidP="00092DEA">
      <w:pPr>
        <w:jc w:val="both"/>
        <w:rPr>
          <w:rFonts w:ascii="Arial" w:hAnsi="Arial" w:cs="Arial"/>
        </w:rPr>
      </w:pPr>
    </w:p>
    <w:p w14:paraId="4037414F" w14:textId="18B035CB" w:rsidR="00072EF9" w:rsidRDefault="00072EF9" w:rsidP="00072EF9">
      <w:pPr>
        <w:jc w:val="both"/>
        <w:rPr>
          <w:rFonts w:ascii="Arial" w:hAnsi="Arial" w:cs="Arial"/>
        </w:rPr>
      </w:pPr>
      <w:r w:rsidRPr="00AC0FBB">
        <w:rPr>
          <w:rFonts w:ascii="Arial" w:hAnsi="Arial" w:cs="Arial"/>
        </w:rPr>
        <w:t xml:space="preserve">Once the solution is produced, students are </w:t>
      </w:r>
      <w:r>
        <w:rPr>
          <w:rFonts w:ascii="Arial" w:hAnsi="Arial" w:cs="Arial"/>
        </w:rPr>
        <w:t xml:space="preserve">required </w:t>
      </w:r>
      <w:r w:rsidRPr="00AC0FBB">
        <w:rPr>
          <w:rFonts w:ascii="Arial" w:hAnsi="Arial" w:cs="Arial"/>
        </w:rPr>
        <w:t xml:space="preserve">to </w:t>
      </w:r>
      <w:r>
        <w:rPr>
          <w:rFonts w:ascii="Arial" w:hAnsi="Arial" w:cs="Arial"/>
        </w:rPr>
        <w:t>produce presentation which incorporates a 5-minute</w:t>
      </w:r>
      <w:r w:rsidR="00857511">
        <w:rPr>
          <w:rFonts w:ascii="Arial" w:hAnsi="Arial" w:cs="Arial"/>
        </w:rPr>
        <w:t xml:space="preserve"> [indicative]</w:t>
      </w:r>
      <w:r>
        <w:rPr>
          <w:rFonts w:ascii="Arial" w:hAnsi="Arial" w:cs="Arial"/>
        </w:rPr>
        <w:t xml:space="preserve"> video capture demonstrating the solution</w:t>
      </w:r>
      <w:r w:rsidR="00133D88">
        <w:rPr>
          <w:rFonts w:ascii="Arial" w:hAnsi="Arial" w:cs="Arial"/>
        </w:rPr>
        <w:t xml:space="preserve"> (NOTE: The video is to demonstrate the solution. It is not to be a recording of the slides being presented)</w:t>
      </w:r>
      <w:r>
        <w:rPr>
          <w:rFonts w:ascii="Arial" w:hAnsi="Arial" w:cs="Arial"/>
        </w:rPr>
        <w:t>.</w:t>
      </w:r>
    </w:p>
    <w:p w14:paraId="43E47F34" w14:textId="77777777" w:rsidR="00AA42BC" w:rsidRDefault="00AA42BC" w:rsidP="00072EF9">
      <w:pPr>
        <w:jc w:val="both"/>
        <w:rPr>
          <w:rFonts w:ascii="Arial" w:hAnsi="Arial" w:cs="Arial"/>
        </w:rPr>
      </w:pPr>
    </w:p>
    <w:p w14:paraId="45644900" w14:textId="13ED39FD" w:rsidR="00AA42BC" w:rsidRPr="00AA42BC" w:rsidRDefault="00AA42BC" w:rsidP="00072EF9">
      <w:pPr>
        <w:jc w:val="both"/>
        <w:rPr>
          <w:rFonts w:ascii="Arial" w:hAnsi="Arial" w:cs="Arial"/>
          <w:b/>
          <w:bCs/>
        </w:rPr>
      </w:pPr>
      <w:r w:rsidRPr="00AA42BC">
        <w:rPr>
          <w:rFonts w:ascii="Arial" w:hAnsi="Arial" w:cs="Arial"/>
          <w:b/>
          <w:bCs/>
        </w:rPr>
        <w:t>Note: Students will submit a PowerPoint Slide deck containing an embedded video demonstrating the solution.</w:t>
      </w:r>
    </w:p>
    <w:p w14:paraId="7EED10C2" w14:textId="77777777" w:rsidR="00DF4147" w:rsidRDefault="00DF4147" w:rsidP="00072EF9">
      <w:pPr>
        <w:jc w:val="both"/>
        <w:rPr>
          <w:rFonts w:ascii="Arial" w:hAnsi="Arial" w:cs="Arial"/>
        </w:rPr>
      </w:pPr>
    </w:p>
    <w:p w14:paraId="3FEDB357" w14:textId="224E43DF" w:rsidR="00DF4147" w:rsidRDefault="00DF4147" w:rsidP="00072EF9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he presentation element, without video is worth </w:t>
      </w:r>
      <w:r w:rsidR="006B68B2">
        <w:rPr>
          <w:rFonts w:ascii="Arial" w:hAnsi="Arial" w:cs="Arial"/>
        </w:rPr>
        <w:t>70%</w:t>
      </w:r>
      <w:r>
        <w:rPr>
          <w:rFonts w:ascii="Arial" w:hAnsi="Arial" w:cs="Arial"/>
        </w:rPr>
        <w:t xml:space="preserve"> </w:t>
      </w:r>
      <w:r w:rsidR="006B68B2">
        <w:rPr>
          <w:rFonts w:ascii="Arial" w:hAnsi="Arial" w:cs="Arial"/>
        </w:rPr>
        <w:t>of this assessment and 52.5% of the overall module credit.</w:t>
      </w:r>
    </w:p>
    <w:p w14:paraId="3C2FB6CA" w14:textId="04BE1ED6" w:rsidR="00DF4147" w:rsidRDefault="00DF4147" w:rsidP="00072EF9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>The video embedded in the presentation is worth 30%</w:t>
      </w:r>
      <w:r w:rsidR="006B68B2">
        <w:rPr>
          <w:rFonts w:ascii="Arial" w:hAnsi="Arial" w:cs="Arial"/>
        </w:rPr>
        <w:t xml:space="preserve"> of this assessment and 22.5%</w:t>
      </w:r>
      <w:r>
        <w:rPr>
          <w:rFonts w:ascii="Arial" w:hAnsi="Arial" w:cs="Arial"/>
        </w:rPr>
        <w:t xml:space="preserve"> </w:t>
      </w:r>
      <w:r w:rsidR="006B68B2">
        <w:rPr>
          <w:rFonts w:ascii="Arial" w:hAnsi="Arial" w:cs="Arial"/>
        </w:rPr>
        <w:t xml:space="preserve">of the </w:t>
      </w:r>
      <w:r>
        <w:rPr>
          <w:rFonts w:ascii="Arial" w:hAnsi="Arial" w:cs="Arial"/>
        </w:rPr>
        <w:t>overall</w:t>
      </w:r>
      <w:r w:rsidR="006B68B2">
        <w:rPr>
          <w:rFonts w:ascii="Arial" w:hAnsi="Arial" w:cs="Arial"/>
        </w:rPr>
        <w:t xml:space="preserve"> module credit</w:t>
      </w:r>
      <w:r>
        <w:rPr>
          <w:rFonts w:ascii="Arial" w:hAnsi="Arial" w:cs="Arial"/>
        </w:rPr>
        <w:t>.</w:t>
      </w:r>
    </w:p>
    <w:p w14:paraId="22D15CAD" w14:textId="77777777" w:rsidR="00072EF9" w:rsidRDefault="00072EF9" w:rsidP="00072EF9">
      <w:pPr>
        <w:jc w:val="both"/>
        <w:rPr>
          <w:rFonts w:ascii="Arial" w:hAnsi="Arial" w:cs="Arial"/>
        </w:rPr>
      </w:pPr>
    </w:p>
    <w:p w14:paraId="4331B70A" w14:textId="13198712" w:rsidR="00E217BE" w:rsidRDefault="00E217BE" w:rsidP="00E217BE">
      <w:pPr>
        <w:jc w:val="both"/>
        <w:rPr>
          <w:rFonts w:ascii="Arial" w:hAnsi="Arial" w:cs="Arial"/>
        </w:rPr>
      </w:pPr>
      <w:r w:rsidRPr="00E217BE">
        <w:rPr>
          <w:rFonts w:ascii="Arial" w:hAnsi="Arial" w:cs="Arial"/>
        </w:rPr>
        <w:t xml:space="preserve">It is recommended to have </w:t>
      </w:r>
      <w:r w:rsidR="001C2E77">
        <w:rPr>
          <w:rFonts w:ascii="Arial" w:hAnsi="Arial" w:cs="Arial"/>
        </w:rPr>
        <w:t>15</w:t>
      </w:r>
      <w:r w:rsidRPr="00E217BE">
        <w:rPr>
          <w:rFonts w:ascii="Arial" w:hAnsi="Arial" w:cs="Arial"/>
        </w:rPr>
        <w:t xml:space="preserve"> content slides which incorporates the below outline:</w:t>
      </w:r>
    </w:p>
    <w:p w14:paraId="0FD90D9E" w14:textId="77777777" w:rsidR="00E217BE" w:rsidRPr="00E217BE" w:rsidRDefault="00E217BE" w:rsidP="00E217BE">
      <w:pPr>
        <w:jc w:val="both"/>
        <w:rPr>
          <w:rFonts w:ascii="Arial" w:hAnsi="Arial" w:cs="Arial"/>
          <w:b/>
          <w:bCs/>
        </w:rPr>
      </w:pPr>
    </w:p>
    <w:p w14:paraId="6547C722" w14:textId="77777777" w:rsidR="00E217BE" w:rsidRPr="00E217BE" w:rsidRDefault="00E217BE" w:rsidP="00E217BE">
      <w:pPr>
        <w:ind w:left="720"/>
        <w:jc w:val="both"/>
        <w:rPr>
          <w:rFonts w:ascii="Arial" w:hAnsi="Arial" w:cs="Arial"/>
        </w:rPr>
      </w:pPr>
      <w:r w:rsidRPr="00E217BE">
        <w:rPr>
          <w:rFonts w:ascii="Arial" w:hAnsi="Arial" w:cs="Arial"/>
          <w:b/>
          <w:bCs/>
        </w:rPr>
        <w:t>Slide 0.</w:t>
      </w:r>
      <w:r w:rsidRPr="00E217BE">
        <w:rPr>
          <w:rFonts w:ascii="Arial" w:hAnsi="Arial" w:cs="Arial"/>
        </w:rPr>
        <w:t xml:space="preserve"> Title Slide. (0%)</w:t>
      </w:r>
    </w:p>
    <w:p w14:paraId="0DAF4EA7" w14:textId="139FFE34" w:rsidR="00E217BE" w:rsidRPr="00E217BE" w:rsidRDefault="00E217BE" w:rsidP="00E217BE">
      <w:pPr>
        <w:ind w:left="720"/>
        <w:jc w:val="both"/>
        <w:rPr>
          <w:rFonts w:ascii="Arial" w:hAnsi="Arial" w:cs="Arial"/>
        </w:rPr>
      </w:pPr>
      <w:r w:rsidRPr="00E217BE">
        <w:rPr>
          <w:rFonts w:ascii="Arial" w:hAnsi="Arial" w:cs="Arial"/>
          <w:b/>
          <w:bCs/>
        </w:rPr>
        <w:t xml:space="preserve">Slides 1 - </w:t>
      </w:r>
      <w:r w:rsidR="001C2E77">
        <w:rPr>
          <w:rFonts w:ascii="Arial" w:hAnsi="Arial" w:cs="Arial"/>
          <w:b/>
          <w:bCs/>
        </w:rPr>
        <w:t>3</w:t>
      </w:r>
      <w:r w:rsidRPr="00E217BE">
        <w:rPr>
          <w:rFonts w:ascii="Arial" w:hAnsi="Arial" w:cs="Arial"/>
          <w:b/>
          <w:bCs/>
        </w:rPr>
        <w:t>.</w:t>
      </w:r>
      <w:r w:rsidRPr="00E217BE">
        <w:rPr>
          <w:rFonts w:ascii="Arial" w:hAnsi="Arial" w:cs="Arial"/>
        </w:rPr>
        <w:t xml:space="preserve"> Discussion of the problem and justification of the dataset (</w:t>
      </w:r>
      <w:r w:rsidR="00AB1676">
        <w:rPr>
          <w:rFonts w:ascii="Arial" w:hAnsi="Arial" w:cs="Arial"/>
        </w:rPr>
        <w:t>15</w:t>
      </w:r>
      <w:r w:rsidRPr="00E217BE">
        <w:rPr>
          <w:rFonts w:ascii="Arial" w:hAnsi="Arial" w:cs="Arial"/>
        </w:rPr>
        <w:t>%).</w:t>
      </w:r>
    </w:p>
    <w:p w14:paraId="19691458" w14:textId="1834A2EA" w:rsidR="00E217BE" w:rsidRPr="00E217BE" w:rsidRDefault="00E217BE" w:rsidP="00E217BE">
      <w:pPr>
        <w:ind w:left="720"/>
        <w:jc w:val="both"/>
        <w:rPr>
          <w:rFonts w:ascii="Arial" w:hAnsi="Arial" w:cs="Arial"/>
        </w:rPr>
      </w:pPr>
      <w:r w:rsidRPr="00E217BE">
        <w:rPr>
          <w:rFonts w:ascii="Arial" w:hAnsi="Arial" w:cs="Arial"/>
          <w:b/>
          <w:bCs/>
        </w:rPr>
        <w:t xml:space="preserve">Slides </w:t>
      </w:r>
      <w:r w:rsidR="001C2E77">
        <w:rPr>
          <w:rFonts w:ascii="Arial" w:hAnsi="Arial" w:cs="Arial"/>
          <w:b/>
          <w:bCs/>
        </w:rPr>
        <w:t>4</w:t>
      </w:r>
      <w:r w:rsidRPr="00E217BE">
        <w:rPr>
          <w:rFonts w:ascii="Arial" w:hAnsi="Arial" w:cs="Arial"/>
          <w:b/>
          <w:bCs/>
        </w:rPr>
        <w:t xml:space="preserve"> - </w:t>
      </w:r>
      <w:r w:rsidR="001C2E77">
        <w:rPr>
          <w:rFonts w:ascii="Arial" w:hAnsi="Arial" w:cs="Arial"/>
          <w:b/>
          <w:bCs/>
        </w:rPr>
        <w:t>8</w:t>
      </w:r>
      <w:r w:rsidRPr="00E217BE">
        <w:rPr>
          <w:rFonts w:ascii="Arial" w:hAnsi="Arial" w:cs="Arial"/>
          <w:b/>
          <w:bCs/>
        </w:rPr>
        <w:t>.</w:t>
      </w:r>
      <w:r w:rsidRPr="00E217BE">
        <w:rPr>
          <w:rFonts w:ascii="Arial" w:hAnsi="Arial" w:cs="Arial"/>
        </w:rPr>
        <w:t xml:space="preserve"> Overview of the technical solution developed (</w:t>
      </w:r>
      <w:r w:rsidR="00AB1676">
        <w:rPr>
          <w:rFonts w:ascii="Arial" w:hAnsi="Arial" w:cs="Arial"/>
        </w:rPr>
        <w:t>25</w:t>
      </w:r>
      <w:r w:rsidRPr="00E217BE">
        <w:rPr>
          <w:rFonts w:ascii="Arial" w:hAnsi="Arial" w:cs="Arial"/>
        </w:rPr>
        <w:t>%).</w:t>
      </w:r>
    </w:p>
    <w:p w14:paraId="6F3E25DE" w14:textId="5E06DFDD" w:rsidR="00E217BE" w:rsidRPr="00E217BE" w:rsidRDefault="00E217BE" w:rsidP="00E217BE">
      <w:pPr>
        <w:ind w:left="720"/>
        <w:jc w:val="both"/>
        <w:rPr>
          <w:rFonts w:ascii="Arial" w:hAnsi="Arial" w:cs="Arial"/>
        </w:rPr>
      </w:pPr>
      <w:r w:rsidRPr="00E217BE">
        <w:rPr>
          <w:rFonts w:ascii="Arial" w:hAnsi="Arial" w:cs="Arial"/>
          <w:b/>
          <w:bCs/>
        </w:rPr>
        <w:t xml:space="preserve">Slides </w:t>
      </w:r>
      <w:r w:rsidR="001C2E77">
        <w:rPr>
          <w:rFonts w:ascii="Arial" w:hAnsi="Arial" w:cs="Arial"/>
          <w:b/>
          <w:bCs/>
        </w:rPr>
        <w:t xml:space="preserve">9 </w:t>
      </w:r>
      <w:r w:rsidRPr="00E217BE">
        <w:rPr>
          <w:rFonts w:ascii="Arial" w:hAnsi="Arial" w:cs="Arial"/>
          <w:b/>
          <w:bCs/>
        </w:rPr>
        <w:t xml:space="preserve">- </w:t>
      </w:r>
      <w:r w:rsidR="001C2E77">
        <w:rPr>
          <w:rFonts w:ascii="Arial" w:hAnsi="Arial" w:cs="Arial"/>
          <w:b/>
          <w:bCs/>
        </w:rPr>
        <w:t>12</w:t>
      </w:r>
      <w:r w:rsidRPr="00E217BE">
        <w:rPr>
          <w:rFonts w:ascii="Arial" w:hAnsi="Arial" w:cs="Arial"/>
          <w:b/>
          <w:bCs/>
        </w:rPr>
        <w:t>.</w:t>
      </w:r>
      <w:r w:rsidRPr="00E217BE">
        <w:rPr>
          <w:rFonts w:ascii="Arial" w:hAnsi="Arial" w:cs="Arial"/>
        </w:rPr>
        <w:t xml:space="preserve"> The analysis performed, and insight obtained (</w:t>
      </w:r>
      <w:r w:rsidR="00AB1676">
        <w:rPr>
          <w:rFonts w:ascii="Arial" w:hAnsi="Arial" w:cs="Arial"/>
        </w:rPr>
        <w:t>2</w:t>
      </w:r>
      <w:r w:rsidRPr="00E217BE">
        <w:rPr>
          <w:rFonts w:ascii="Arial" w:hAnsi="Arial" w:cs="Arial"/>
        </w:rPr>
        <w:t>0%).</w:t>
      </w:r>
    </w:p>
    <w:p w14:paraId="3E3FB4CD" w14:textId="6C55A4F8" w:rsidR="00E217BE" w:rsidRPr="00E217BE" w:rsidRDefault="00E217BE" w:rsidP="00E217BE">
      <w:pPr>
        <w:ind w:left="720"/>
        <w:jc w:val="both"/>
        <w:rPr>
          <w:rFonts w:ascii="Arial" w:hAnsi="Arial" w:cs="Arial"/>
        </w:rPr>
      </w:pPr>
      <w:r w:rsidRPr="00E217BE">
        <w:rPr>
          <w:rFonts w:ascii="Arial" w:hAnsi="Arial" w:cs="Arial"/>
          <w:b/>
          <w:bCs/>
        </w:rPr>
        <w:t xml:space="preserve">Slide </w:t>
      </w:r>
      <w:r w:rsidR="001C2E77">
        <w:rPr>
          <w:rFonts w:ascii="Arial" w:hAnsi="Arial" w:cs="Arial"/>
          <w:b/>
          <w:bCs/>
        </w:rPr>
        <w:t>13</w:t>
      </w:r>
      <w:r w:rsidRPr="00E217BE">
        <w:rPr>
          <w:rFonts w:ascii="Arial" w:hAnsi="Arial" w:cs="Arial"/>
          <w:b/>
          <w:bCs/>
        </w:rPr>
        <w:t>.</w:t>
      </w:r>
      <w:r w:rsidRPr="00E217BE">
        <w:rPr>
          <w:rFonts w:ascii="Arial" w:hAnsi="Arial" w:cs="Arial"/>
        </w:rPr>
        <w:t xml:space="preserve"> Functionality of the recorded demonstration (</w:t>
      </w:r>
      <w:r w:rsidR="00AB1676">
        <w:rPr>
          <w:rFonts w:ascii="Arial" w:hAnsi="Arial" w:cs="Arial"/>
        </w:rPr>
        <w:t>30</w:t>
      </w:r>
      <w:r w:rsidRPr="00E217BE">
        <w:rPr>
          <w:rFonts w:ascii="Arial" w:hAnsi="Arial" w:cs="Arial"/>
        </w:rPr>
        <w:t>%) [5-minute video].</w:t>
      </w:r>
    </w:p>
    <w:p w14:paraId="2D07FFC1" w14:textId="327DEE3F" w:rsidR="00E217BE" w:rsidRPr="00E217BE" w:rsidRDefault="00E217BE" w:rsidP="00E217BE">
      <w:pPr>
        <w:ind w:left="720"/>
        <w:jc w:val="both"/>
        <w:rPr>
          <w:rFonts w:ascii="Arial" w:hAnsi="Arial" w:cs="Arial"/>
        </w:rPr>
      </w:pPr>
      <w:r w:rsidRPr="00E217BE">
        <w:rPr>
          <w:rFonts w:ascii="Arial" w:hAnsi="Arial" w:cs="Arial"/>
          <w:b/>
          <w:bCs/>
        </w:rPr>
        <w:t>Slide 1</w:t>
      </w:r>
      <w:r w:rsidR="001C2E77">
        <w:rPr>
          <w:rFonts w:ascii="Arial" w:hAnsi="Arial" w:cs="Arial"/>
          <w:b/>
          <w:bCs/>
        </w:rPr>
        <w:t>4</w:t>
      </w:r>
      <w:r w:rsidRPr="00E217BE">
        <w:rPr>
          <w:rFonts w:ascii="Arial" w:hAnsi="Arial" w:cs="Arial"/>
          <w:b/>
          <w:bCs/>
        </w:rPr>
        <w:t>.</w:t>
      </w:r>
      <w:r w:rsidRPr="00E217BE">
        <w:rPr>
          <w:rFonts w:ascii="Arial" w:hAnsi="Arial" w:cs="Arial"/>
        </w:rPr>
        <w:t xml:space="preserve"> Concluding comments (</w:t>
      </w:r>
      <w:r w:rsidR="00AB1676">
        <w:rPr>
          <w:rFonts w:ascii="Arial" w:hAnsi="Arial" w:cs="Arial"/>
        </w:rPr>
        <w:t>5</w:t>
      </w:r>
      <w:r w:rsidRPr="00E217BE">
        <w:rPr>
          <w:rFonts w:ascii="Arial" w:hAnsi="Arial" w:cs="Arial"/>
        </w:rPr>
        <w:t>%).</w:t>
      </w:r>
    </w:p>
    <w:p w14:paraId="71B238D8" w14:textId="532138EB" w:rsidR="00072EF9" w:rsidRDefault="00E217BE" w:rsidP="00E217BE">
      <w:pPr>
        <w:ind w:left="720"/>
        <w:jc w:val="both"/>
        <w:rPr>
          <w:rFonts w:ascii="Arial" w:hAnsi="Arial" w:cs="Arial"/>
        </w:rPr>
      </w:pPr>
      <w:r w:rsidRPr="00E217BE">
        <w:rPr>
          <w:rFonts w:ascii="Arial" w:hAnsi="Arial" w:cs="Arial"/>
          <w:b/>
          <w:bCs/>
        </w:rPr>
        <w:t>Slide 1</w:t>
      </w:r>
      <w:r w:rsidR="001C2E77">
        <w:rPr>
          <w:rFonts w:ascii="Arial" w:hAnsi="Arial" w:cs="Arial"/>
          <w:b/>
          <w:bCs/>
        </w:rPr>
        <w:t>5</w:t>
      </w:r>
      <w:r w:rsidRPr="00E217BE">
        <w:rPr>
          <w:rFonts w:ascii="Arial" w:hAnsi="Arial" w:cs="Arial"/>
          <w:b/>
          <w:bCs/>
        </w:rPr>
        <w:t>.</w:t>
      </w:r>
      <w:r w:rsidRPr="00E217BE">
        <w:rPr>
          <w:rFonts w:ascii="Arial" w:hAnsi="Arial" w:cs="Arial"/>
        </w:rPr>
        <w:t xml:space="preserve"> References (</w:t>
      </w:r>
      <w:r w:rsidR="00AB1676">
        <w:rPr>
          <w:rFonts w:ascii="Arial" w:hAnsi="Arial" w:cs="Arial"/>
        </w:rPr>
        <w:t>5</w:t>
      </w:r>
      <w:r w:rsidRPr="00E217BE">
        <w:rPr>
          <w:rFonts w:ascii="Arial" w:hAnsi="Arial" w:cs="Arial"/>
        </w:rPr>
        <w:t>%).</w:t>
      </w:r>
    </w:p>
    <w:p w14:paraId="5D3BBB77" w14:textId="77777777" w:rsidR="00072EF9" w:rsidRPr="00EC134F" w:rsidRDefault="00072EF9" w:rsidP="00072EF9">
      <w:pPr>
        <w:jc w:val="both"/>
        <w:rPr>
          <w:rFonts w:ascii="Arial" w:hAnsi="Arial" w:cs="Arial"/>
        </w:rPr>
      </w:pPr>
    </w:p>
    <w:p w14:paraId="5793ADF4" w14:textId="77777777" w:rsidR="00072EF9" w:rsidRDefault="00072EF9" w:rsidP="00072EF9">
      <w:pPr>
        <w:jc w:val="both"/>
        <w:rPr>
          <w:rFonts w:ascii="Arial" w:hAnsi="Arial" w:cs="Arial"/>
        </w:rPr>
      </w:pPr>
      <w:r w:rsidRPr="00EC134F">
        <w:rPr>
          <w:rFonts w:ascii="Arial" w:hAnsi="Arial" w:cs="Arial"/>
        </w:rPr>
        <w:t>The assessment criteria</w:t>
      </w:r>
      <w:r>
        <w:rPr>
          <w:rFonts w:ascii="Arial" w:hAnsi="Arial" w:cs="Arial"/>
        </w:rPr>
        <w:t xml:space="preserve"> for coursework 2 is presented</w:t>
      </w:r>
      <w:r w:rsidRPr="00EC134F">
        <w:rPr>
          <w:rFonts w:ascii="Arial" w:hAnsi="Arial" w:cs="Arial"/>
        </w:rPr>
        <w:t xml:space="preserve"> as an appendix to this document.</w:t>
      </w:r>
    </w:p>
    <w:p w14:paraId="2EB9AFF4" w14:textId="77777777" w:rsidR="00600E5C" w:rsidRDefault="00600E5C" w:rsidP="00072EF9">
      <w:pPr>
        <w:jc w:val="both"/>
        <w:rPr>
          <w:rFonts w:ascii="Arial" w:hAnsi="Arial" w:cs="Arial"/>
        </w:rPr>
      </w:pPr>
    </w:p>
    <w:p w14:paraId="1694DD28" w14:textId="77777777" w:rsidR="00600E5C" w:rsidRDefault="00600E5C" w:rsidP="00072EF9">
      <w:pPr>
        <w:jc w:val="both"/>
        <w:rPr>
          <w:rFonts w:ascii="Arial" w:hAnsi="Arial" w:cs="Arial"/>
        </w:rPr>
      </w:pPr>
    </w:p>
    <w:p w14:paraId="57854ECB" w14:textId="77777777" w:rsidR="00072EF9" w:rsidRPr="000A362F" w:rsidRDefault="00072EF9" w:rsidP="00072EF9">
      <w:pPr>
        <w:jc w:val="both"/>
        <w:rPr>
          <w:rFonts w:ascii="Arial" w:hAnsi="Arial" w:cs="Arial"/>
        </w:rPr>
      </w:pPr>
    </w:p>
    <w:p w14:paraId="62D977D9" w14:textId="77777777" w:rsidR="00092DEA" w:rsidRPr="006F1533" w:rsidRDefault="00092DEA" w:rsidP="00092DEA">
      <w:pPr>
        <w:jc w:val="both"/>
        <w:rPr>
          <w:rFonts w:ascii="Arial" w:hAnsi="Arial" w:cs="Arial"/>
          <w:b/>
          <w:bCs/>
          <w:i/>
          <w:iCs/>
        </w:rPr>
      </w:pPr>
      <w:r w:rsidRPr="006F1533">
        <w:rPr>
          <w:rFonts w:ascii="Arial" w:hAnsi="Arial" w:cs="Arial"/>
          <w:b/>
          <w:bCs/>
          <w:i/>
          <w:iCs/>
        </w:rPr>
        <w:t>N.B. Students should be aware of the plagiarism policy of the University and submit their coursework in accordance to this.</w:t>
      </w:r>
    </w:p>
    <w:p w14:paraId="4BFBDCF0" w14:textId="77777777" w:rsidR="00092DEA" w:rsidRDefault="00092DEA" w:rsidP="00092DEA">
      <w:pPr>
        <w:rPr>
          <w:rFonts w:ascii="Arial" w:hAnsi="Arial" w:cs="Arial"/>
          <w:b/>
          <w:bCs/>
        </w:rPr>
      </w:pPr>
    </w:p>
    <w:p w14:paraId="1857B11E" w14:textId="77777777" w:rsidR="00092DEA" w:rsidRPr="00475977" w:rsidRDefault="00092DEA" w:rsidP="00092DEA">
      <w:pPr>
        <w:rPr>
          <w:rFonts w:ascii="Arial" w:hAnsi="Arial" w:cs="Arial"/>
          <w:b/>
          <w:bCs/>
          <w:sz w:val="18"/>
        </w:rPr>
      </w:pPr>
      <w:r w:rsidRPr="00EC134F">
        <w:rPr>
          <w:rFonts w:ascii="Arial" w:hAnsi="Arial" w:cs="Arial"/>
          <w:b/>
          <w:bCs/>
        </w:rPr>
        <w:t>References</w:t>
      </w:r>
      <w:r>
        <w:rPr>
          <w:rFonts w:ascii="Arial" w:hAnsi="Arial" w:cs="Arial"/>
          <w:b/>
          <w:bCs/>
        </w:rPr>
        <w:br/>
      </w:r>
    </w:p>
    <w:p w14:paraId="77327BC6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b/>
          <w:bCs/>
        </w:rPr>
        <w:fldChar w:fldCharType="begin" w:fldLock="1"/>
      </w:r>
      <w:r w:rsidRPr="00EC134F">
        <w:rPr>
          <w:rFonts w:ascii="Arial" w:hAnsi="Arial" w:cs="Arial"/>
          <w:b/>
          <w:bCs/>
        </w:rPr>
        <w:instrText xml:space="preserve">ADDIN Mendeley Bibliography CSL_BIBLIOGRAPHY </w:instrText>
      </w:r>
      <w:r w:rsidRPr="00EC134F">
        <w:rPr>
          <w:rFonts w:ascii="Arial" w:hAnsi="Arial" w:cs="Arial"/>
          <w:b/>
          <w:bCs/>
        </w:rPr>
        <w:fldChar w:fldCharType="separate"/>
      </w:r>
      <w:r w:rsidRPr="00EC134F">
        <w:rPr>
          <w:rFonts w:ascii="Arial" w:hAnsi="Arial" w:cs="Arial"/>
          <w:noProof/>
        </w:rPr>
        <w:t>[1]</w:t>
      </w:r>
      <w:r w:rsidRPr="00EC134F">
        <w:rPr>
          <w:rFonts w:ascii="Arial" w:hAnsi="Arial" w:cs="Arial"/>
          <w:noProof/>
        </w:rPr>
        <w:tab/>
      </w:r>
      <w:r w:rsidRPr="009551FF">
        <w:rPr>
          <w:rFonts w:ascii="Arial" w:hAnsi="Arial" w:cs="Arial"/>
          <w:noProof/>
        </w:rPr>
        <w:t>“Ulster University Student Guide.” [Online]. Available: https://www.ulster.ac.uk/connect/guide.</w:t>
      </w:r>
    </w:p>
    <w:p w14:paraId="66C35DC1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noProof/>
        </w:rPr>
        <w:t>[2]</w:t>
      </w:r>
      <w:r w:rsidRPr="00EC134F">
        <w:rPr>
          <w:rFonts w:ascii="Arial" w:hAnsi="Arial" w:cs="Arial"/>
          <w:noProof/>
        </w:rPr>
        <w:tab/>
        <w:t>IEEE, “Manuscript Templates for Conference Proceedings.” [Online]. Available: https://www.ieee.org/conferences_events/conferences/publishing/templates.html.</w:t>
      </w:r>
    </w:p>
    <w:p w14:paraId="6FF094A5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noProof/>
        </w:rPr>
        <w:t>[3]</w:t>
      </w:r>
      <w:r w:rsidRPr="00EC134F">
        <w:rPr>
          <w:rFonts w:ascii="Arial" w:hAnsi="Arial" w:cs="Arial"/>
          <w:noProof/>
        </w:rPr>
        <w:tab/>
        <w:t>IEEE, “IEEE Citation Reference.” [Online]. Available: https://www.ieee.org/documents/ieeecitationref.pdf.</w:t>
      </w:r>
    </w:p>
    <w:p w14:paraId="7B836E7B" w14:textId="77777777" w:rsidR="00092DEA" w:rsidRPr="00EC134F" w:rsidRDefault="00092DEA" w:rsidP="00092DEA">
      <w:pPr>
        <w:widowControl w:val="0"/>
        <w:autoSpaceDE w:val="0"/>
        <w:autoSpaceDN w:val="0"/>
        <w:adjustRightInd w:val="0"/>
        <w:ind w:left="640" w:hanging="640"/>
        <w:rPr>
          <w:rFonts w:ascii="Arial" w:hAnsi="Arial" w:cs="Arial"/>
          <w:noProof/>
        </w:rPr>
      </w:pPr>
      <w:r w:rsidRPr="00EC134F">
        <w:rPr>
          <w:rFonts w:ascii="Arial" w:hAnsi="Arial" w:cs="Arial"/>
          <w:noProof/>
        </w:rPr>
        <w:t>[4]</w:t>
      </w:r>
      <w:r w:rsidRPr="00EC134F">
        <w:rPr>
          <w:rFonts w:ascii="Arial" w:hAnsi="Arial" w:cs="Arial"/>
          <w:noProof/>
        </w:rPr>
        <w:tab/>
        <w:t>Mendeley Ltd, “Mendeley Citation Manager.” [Online]. Available: https://www.mendeley.com/.</w:t>
      </w:r>
    </w:p>
    <w:p w14:paraId="33B89F1F" w14:textId="4CBD3ECE" w:rsidR="00092DEA" w:rsidRDefault="00092DEA" w:rsidP="00092DEA">
      <w:pPr>
        <w:rPr>
          <w:rFonts w:ascii="Arial" w:hAnsi="Arial" w:cs="Arial"/>
          <w:b/>
          <w:bCs/>
          <w:sz w:val="26"/>
        </w:rPr>
        <w:sectPr w:rsidR="00092DEA" w:rsidSect="00092DEA">
          <w:pgSz w:w="11900" w:h="16820" w:code="9"/>
          <w:pgMar w:top="1440" w:right="1418" w:bottom="1440" w:left="1418" w:header="709" w:footer="709" w:gutter="0"/>
          <w:cols w:space="708"/>
          <w:docGrid w:linePitch="360"/>
        </w:sectPr>
      </w:pPr>
      <w:r w:rsidRPr="00EC134F">
        <w:rPr>
          <w:rFonts w:ascii="Arial" w:hAnsi="Arial" w:cs="Arial"/>
          <w:b/>
          <w:bCs/>
        </w:rPr>
        <w:fldChar w:fldCharType="end"/>
      </w:r>
    </w:p>
    <w:p w14:paraId="014D0432" w14:textId="4DA7BF9C" w:rsidR="00AB1676" w:rsidRPr="00DA5025" w:rsidRDefault="00092DEA" w:rsidP="00AB1676">
      <w:pPr>
        <w:rPr>
          <w:rFonts w:ascii="Arial" w:hAnsi="Arial" w:cs="Arial"/>
          <w:b/>
          <w:bCs/>
          <w:sz w:val="26"/>
        </w:rPr>
      </w:pPr>
      <w:r>
        <w:rPr>
          <w:rFonts w:ascii="Arial" w:hAnsi="Arial" w:cs="Arial"/>
          <w:b/>
          <w:bCs/>
          <w:sz w:val="26"/>
        </w:rPr>
        <w:lastRenderedPageBreak/>
        <w:t>A</w:t>
      </w:r>
      <w:r w:rsidRPr="00DA5025">
        <w:rPr>
          <w:rFonts w:ascii="Arial" w:hAnsi="Arial" w:cs="Arial"/>
          <w:b/>
          <w:bCs/>
          <w:sz w:val="26"/>
        </w:rPr>
        <w:t xml:space="preserve">ppendix </w:t>
      </w:r>
      <w:r>
        <w:rPr>
          <w:rFonts w:ascii="Arial" w:hAnsi="Arial" w:cs="Arial"/>
          <w:b/>
          <w:bCs/>
          <w:sz w:val="26"/>
        </w:rPr>
        <w:t>I</w:t>
      </w:r>
      <w:r w:rsidRPr="00DA5025">
        <w:rPr>
          <w:rFonts w:ascii="Arial" w:hAnsi="Arial" w:cs="Arial"/>
          <w:b/>
          <w:bCs/>
          <w:sz w:val="26"/>
        </w:rPr>
        <w:t xml:space="preserve"> – assessment criteria coursework 2</w:t>
      </w:r>
      <w:r w:rsidR="00AB1676" w:rsidRPr="00AB1676">
        <w:rPr>
          <w:rFonts w:ascii="Arial" w:hAnsi="Arial" w:cs="Arial"/>
          <w:b/>
          <w:bCs/>
          <w:sz w:val="26"/>
        </w:rPr>
        <w:t xml:space="preserve"> </w:t>
      </w:r>
      <w:r w:rsidR="00AB1676">
        <w:rPr>
          <w:rFonts w:ascii="Arial" w:hAnsi="Arial" w:cs="Arial"/>
          <w:b/>
          <w:bCs/>
          <w:sz w:val="26"/>
        </w:rPr>
        <w:t xml:space="preserve">COM745 </w:t>
      </w:r>
      <w:r w:rsidR="00AB1676" w:rsidRPr="00DA5025">
        <w:rPr>
          <w:rFonts w:ascii="Arial" w:hAnsi="Arial" w:cs="Arial"/>
          <w:b/>
          <w:bCs/>
          <w:sz w:val="26"/>
        </w:rPr>
        <w:t>– assessment criteria coursework 2</w:t>
      </w:r>
    </w:p>
    <w:p w14:paraId="02A69E73" w14:textId="77777777" w:rsidR="00AB1676" w:rsidRPr="00EB3E47" w:rsidRDefault="00AB1676" w:rsidP="00AB1676">
      <w:pPr>
        <w:rPr>
          <w:rFonts w:ascii="Arial" w:hAnsi="Arial" w:cs="Arial"/>
          <w:bCs/>
          <w:sz w:val="16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96"/>
        <w:gridCol w:w="2418"/>
        <w:gridCol w:w="2535"/>
        <w:gridCol w:w="2952"/>
        <w:gridCol w:w="2694"/>
      </w:tblGrid>
      <w:tr w:rsidR="00AB1676" w:rsidRPr="00596AF4" w14:paraId="28C6DA47" w14:textId="77777777" w:rsidTr="000B4586">
        <w:trPr>
          <w:trHeight w:val="408"/>
        </w:trPr>
        <w:tc>
          <w:tcPr>
            <w:tcW w:w="2296" w:type="dxa"/>
            <w:vAlign w:val="center"/>
          </w:tcPr>
          <w:p w14:paraId="4D1962AA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Criteria</w:t>
            </w:r>
          </w:p>
          <w:p w14:paraId="61EB04A2" w14:textId="77777777" w:rsidR="00AB1676" w:rsidRPr="00596AF4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(100%)</w:t>
            </w:r>
          </w:p>
        </w:tc>
        <w:tc>
          <w:tcPr>
            <w:tcW w:w="2418" w:type="dxa"/>
            <w:vAlign w:val="center"/>
          </w:tcPr>
          <w:p w14:paraId="101DA986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Fail</w:t>
            </w:r>
          </w:p>
          <w:p w14:paraId="5CFD3805" w14:textId="77777777" w:rsidR="00AB1676" w:rsidRPr="00596AF4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(0-49%)</w:t>
            </w:r>
          </w:p>
        </w:tc>
        <w:tc>
          <w:tcPr>
            <w:tcW w:w="2535" w:type="dxa"/>
            <w:vAlign w:val="center"/>
          </w:tcPr>
          <w:p w14:paraId="795AF673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Pass</w:t>
            </w:r>
          </w:p>
          <w:p w14:paraId="31AD836D" w14:textId="77777777" w:rsidR="00AB1676" w:rsidRPr="00596AF4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(50-59%)</w:t>
            </w:r>
          </w:p>
        </w:tc>
        <w:tc>
          <w:tcPr>
            <w:tcW w:w="2952" w:type="dxa"/>
            <w:vAlign w:val="center"/>
          </w:tcPr>
          <w:p w14:paraId="6897CAEE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Commendation</w:t>
            </w:r>
          </w:p>
          <w:p w14:paraId="2251009A" w14:textId="77777777" w:rsidR="00AB1676" w:rsidRPr="00596AF4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(60-69%)</w:t>
            </w:r>
          </w:p>
        </w:tc>
        <w:tc>
          <w:tcPr>
            <w:tcW w:w="2694" w:type="dxa"/>
            <w:vAlign w:val="center"/>
          </w:tcPr>
          <w:p w14:paraId="1890DC41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Distinction</w:t>
            </w:r>
          </w:p>
          <w:p w14:paraId="085E67F5" w14:textId="77777777" w:rsidR="00AB1676" w:rsidRPr="00596AF4" w:rsidRDefault="00AB1676" w:rsidP="000B4586">
            <w:pPr>
              <w:jc w:val="center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(70-100%)</w:t>
            </w:r>
          </w:p>
        </w:tc>
      </w:tr>
      <w:tr w:rsidR="00AB1676" w:rsidRPr="00596AF4" w14:paraId="0B1CDC19" w14:textId="77777777" w:rsidTr="000B4586">
        <w:trPr>
          <w:trHeight w:val="3562"/>
        </w:trPr>
        <w:tc>
          <w:tcPr>
            <w:tcW w:w="2296" w:type="dxa"/>
            <w:vAlign w:val="center"/>
          </w:tcPr>
          <w:p w14:paraId="6FB09913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Problem analysis/Selection of Dataset</w:t>
            </w:r>
          </w:p>
          <w:p w14:paraId="64ED7273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044C8C0F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(15%)</w:t>
            </w:r>
          </w:p>
          <w:p w14:paraId="07A5CC9B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7EA70FC6" w14:textId="77777777" w:rsidR="00AB1676" w:rsidRPr="005C670D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</w:tc>
        <w:tc>
          <w:tcPr>
            <w:tcW w:w="2418" w:type="dxa"/>
            <w:vAlign w:val="center"/>
          </w:tcPr>
          <w:p w14:paraId="6A152B5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 core problem is not discussed in a meaningful matter.</w:t>
            </w:r>
          </w:p>
          <w:p w14:paraId="492CB81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39F447D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Datasets were selected with little or insufficient justification or reasoning. </w:t>
            </w:r>
          </w:p>
          <w:p w14:paraId="20134C19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F5B2903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 insight that analysis of this data could provide was not elaborated upon.</w:t>
            </w:r>
          </w:p>
        </w:tc>
        <w:tc>
          <w:tcPr>
            <w:tcW w:w="2535" w:type="dxa"/>
          </w:tcPr>
          <w:p w14:paraId="074107F9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64DB918E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 problem area was faintly identified and discussed with sound justification.</w:t>
            </w:r>
          </w:p>
          <w:p w14:paraId="566BD3F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1AFB3B4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Datasets were selected, justification may have been slight but clear </w:t>
            </w:r>
          </w:p>
          <w:p w14:paraId="4C8DB55D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3739ABC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avenue to insight that </w:t>
            </w:r>
            <w:r w:rsidRPr="6BE0EA0F">
              <w:rPr>
                <w:rFonts w:ascii="Arial" w:hAnsi="Arial" w:cs="Arial"/>
                <w:sz w:val="20"/>
                <w:szCs w:val="20"/>
              </w:rPr>
              <w:t>the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datasets would provide was inadequately considered.</w:t>
            </w:r>
          </w:p>
        </w:tc>
        <w:tc>
          <w:tcPr>
            <w:tcW w:w="2952" w:type="dxa"/>
          </w:tcPr>
          <w:p w14:paraId="350408FF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76D9EB49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A problem area was correctly identified, discussed and evidenced in an; informed manner. </w:t>
            </w:r>
          </w:p>
          <w:p w14:paraId="212448C1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807EA0F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Datasets were appropriately selected and examined. </w:t>
            </w:r>
          </w:p>
          <w:p w14:paraId="32AB020A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57A032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 insight that could be extracted from these datasets was reasoned upon and justified.</w:t>
            </w:r>
          </w:p>
          <w:p w14:paraId="14D736D3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</w:tc>
        <w:tc>
          <w:tcPr>
            <w:tcW w:w="2694" w:type="dxa"/>
            <w:vAlign w:val="center"/>
          </w:tcPr>
          <w:p w14:paraId="1F5EFFB7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 problem area was correctly identified, discussed and evidenced; in an extensive manner.</w:t>
            </w:r>
          </w:p>
          <w:p w14:paraId="1A84D8C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57C7D0A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Datasets were appropriately selected and examined. Excellent rationale was applied to their inclusion.</w:t>
            </w:r>
          </w:p>
          <w:p w14:paraId="43D5DE6C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EC29D6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 insight that could be extracted from these datasets was reasoned upon in an effective manner.</w:t>
            </w:r>
          </w:p>
        </w:tc>
      </w:tr>
      <w:tr w:rsidR="00AB1676" w:rsidRPr="00596AF4" w14:paraId="10A50A51" w14:textId="77777777" w:rsidTr="000B4586">
        <w:trPr>
          <w:trHeight w:val="2259"/>
        </w:trPr>
        <w:tc>
          <w:tcPr>
            <w:tcW w:w="2296" w:type="dxa"/>
            <w:vAlign w:val="center"/>
          </w:tcPr>
          <w:p w14:paraId="6D346BBE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Solution produced</w:t>
            </w:r>
          </w:p>
          <w:p w14:paraId="0F164EDD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65DC2B0E" w14:textId="77777777" w:rsidR="00AB1676" w:rsidRPr="005C670D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(25%)</w:t>
            </w:r>
          </w:p>
        </w:tc>
        <w:tc>
          <w:tcPr>
            <w:tcW w:w="2418" w:type="dxa"/>
          </w:tcPr>
          <w:p w14:paraId="4A6CAFD2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46A1EF2B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Justification for the choice of technology applied to the problem was very limited.</w:t>
            </w:r>
          </w:p>
          <w:p w14:paraId="4D612354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2953E2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solution was documented inadequately. </w:t>
            </w:r>
          </w:p>
          <w:p w14:paraId="527D786A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2816116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Scalability was not justified or examined, and alternative technologies were not explored.</w:t>
            </w:r>
          </w:p>
        </w:tc>
        <w:tc>
          <w:tcPr>
            <w:tcW w:w="2535" w:type="dxa"/>
          </w:tcPr>
          <w:p w14:paraId="28765605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5ECECD2A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technology used to produce the solution was sound given the requirements of the scenario. </w:t>
            </w:r>
          </w:p>
          <w:p w14:paraId="3EA1ABCF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B48FF16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solution was documented adequately incorporating of control flow diagrams.  </w:t>
            </w:r>
          </w:p>
          <w:p w14:paraId="1A6ED57F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29012F32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utility of the solution was clearly examined and justified. </w:t>
            </w:r>
          </w:p>
        </w:tc>
        <w:tc>
          <w:tcPr>
            <w:tcW w:w="2952" w:type="dxa"/>
          </w:tcPr>
          <w:p w14:paraId="2D7C64A3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182D820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technology used to produce the solution was carefully examined and logically chosen in an informed manner – considering the requirements of the scenario. </w:t>
            </w:r>
          </w:p>
          <w:p w14:paraId="24E224F4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2B0796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lternative technologies were examined and excluded accordingly.</w:t>
            </w:r>
          </w:p>
          <w:p w14:paraId="172D8F27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9D989E2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solution was documented well incorporating control flows and incorporation of software architecture diagrams.  </w:t>
            </w:r>
          </w:p>
          <w:p w14:paraId="398B7E37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775D906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Scalability of the solution was examined and justified. </w:t>
            </w:r>
          </w:p>
        </w:tc>
        <w:tc>
          <w:tcPr>
            <w:tcW w:w="2694" w:type="dxa"/>
            <w:vAlign w:val="center"/>
          </w:tcPr>
          <w:p w14:paraId="3F139B3D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 technology used to produce the solution was carefully examined and logically chosen in an excellent manner.</w:t>
            </w:r>
          </w:p>
          <w:p w14:paraId="6E3747C0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9C893B9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approach considered the requirements of the scenario and scope beyond the stated immediate issue. </w:t>
            </w:r>
          </w:p>
          <w:p w14:paraId="7ED80D86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18BCE6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 extensive range of alternative technologies were examined and excluded/including appropriately.</w:t>
            </w:r>
          </w:p>
          <w:p w14:paraId="2B7A4805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0D29B24C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solution was documented in an </w:t>
            </w:r>
            <w:r>
              <w:rPr>
                <w:rFonts w:ascii="Arial" w:hAnsi="Arial" w:cs="Arial"/>
                <w:bCs/>
                <w:sz w:val="20"/>
                <w:szCs w:val="20"/>
              </w:rPr>
              <w:lastRenderedPageBreak/>
              <w:t xml:space="preserve">exemplary manner; incorporating control flows, psueocode/script snippets and incorporation of software architecture diagrams.  </w:t>
            </w:r>
          </w:p>
          <w:p w14:paraId="13A9D63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58BD631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Scalability of the solution was examined and justified.</w:t>
            </w:r>
          </w:p>
        </w:tc>
      </w:tr>
      <w:tr w:rsidR="00AB1676" w:rsidRPr="00596AF4" w14:paraId="340D3EFC" w14:textId="77777777" w:rsidTr="000B4586">
        <w:trPr>
          <w:trHeight w:val="3962"/>
        </w:trPr>
        <w:tc>
          <w:tcPr>
            <w:tcW w:w="2296" w:type="dxa"/>
            <w:vAlign w:val="center"/>
          </w:tcPr>
          <w:p w14:paraId="26898A49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lastRenderedPageBreak/>
              <w:t>Analysis/Insight from data</w:t>
            </w:r>
          </w:p>
          <w:p w14:paraId="058AE997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3D2FFBE1" w14:textId="77777777" w:rsidR="00AB1676" w:rsidRPr="005C670D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(20%)</w:t>
            </w:r>
          </w:p>
        </w:tc>
        <w:tc>
          <w:tcPr>
            <w:tcW w:w="2418" w:type="dxa"/>
          </w:tcPr>
          <w:p w14:paraId="74DEBF27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  <w:r w:rsidRPr="005C670D"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  <w:p w14:paraId="205821E6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Some limited analysis was attempted. </w:t>
            </w:r>
          </w:p>
          <w:p w14:paraId="7019293A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04F8A8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Outputs may have been weak or inadequate. </w:t>
            </w:r>
          </w:p>
          <w:p w14:paraId="5681818E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415406BE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re may have been little or no justification of the analysis applied.</w:t>
            </w:r>
          </w:p>
        </w:tc>
        <w:tc>
          <w:tcPr>
            <w:tcW w:w="2535" w:type="dxa"/>
          </w:tcPr>
          <w:p w14:paraId="4F937EEA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6878B351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A clear approach was taken to analysis. </w:t>
            </w:r>
          </w:p>
          <w:p w14:paraId="7984223C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D2242A5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Analysis was performed across a large dataset (or a representative. </w:t>
            </w:r>
          </w:p>
          <w:p w14:paraId="06638EAF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46581C7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 analysis was adequate and some insight was provided. The analysis produced tabular output or basic graphs.</w:t>
            </w:r>
          </w:p>
        </w:tc>
        <w:tc>
          <w:tcPr>
            <w:tcW w:w="2952" w:type="dxa"/>
          </w:tcPr>
          <w:p w14:paraId="35307D9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A logical and informed approach to analysis was taken. </w:t>
            </w:r>
          </w:p>
          <w:p w14:paraId="204F02F1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12309F69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alysis was performed across a number of large datasets or a single appropriately massive dataset.</w:t>
            </w:r>
          </w:p>
          <w:p w14:paraId="6E603A09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C9F62A0" w14:textId="77777777" w:rsidR="00AB1676" w:rsidRPr="00B53809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 The analysis was complex in nature and provided nuanced insight. The analysis produced tabular output and simple graphical representations.</w:t>
            </w:r>
          </w:p>
        </w:tc>
        <w:tc>
          <w:tcPr>
            <w:tcW w:w="2694" w:type="dxa"/>
            <w:vAlign w:val="center"/>
          </w:tcPr>
          <w:p w14:paraId="0997A1F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An excellent approach to analysis was taken. </w:t>
            </w:r>
          </w:p>
          <w:p w14:paraId="192D54BA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B182ECC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nalysis was performed across a number of large datasets or a single appropriately massive dataset.</w:t>
            </w:r>
          </w:p>
          <w:p w14:paraId="69C83008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FE7A0B6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 The analysis was complex in nature and provided nuanced insight. The analysis produced tabular output and advanced graphical Visualisation, such as maps.</w:t>
            </w:r>
          </w:p>
        </w:tc>
      </w:tr>
      <w:tr w:rsidR="00AB1676" w:rsidRPr="00596AF4" w14:paraId="47FB6179" w14:textId="77777777" w:rsidTr="000B4586">
        <w:tc>
          <w:tcPr>
            <w:tcW w:w="2296" w:type="dxa"/>
            <w:vAlign w:val="center"/>
          </w:tcPr>
          <w:p w14:paraId="7B360D5B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Concluding comments</w:t>
            </w:r>
          </w:p>
          <w:p w14:paraId="63AB44A8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3C75D0C0" w14:textId="77777777" w:rsidR="00AB1676" w:rsidRPr="005C670D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(5%)</w:t>
            </w:r>
          </w:p>
        </w:tc>
        <w:tc>
          <w:tcPr>
            <w:tcW w:w="2418" w:type="dxa"/>
            <w:vAlign w:val="center"/>
          </w:tcPr>
          <w:p w14:paraId="0ED628EC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48ECB109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Very limited reflection was applied to the solution and analysis.</w:t>
            </w:r>
          </w:p>
        </w:tc>
        <w:tc>
          <w:tcPr>
            <w:tcW w:w="2535" w:type="dxa"/>
            <w:vAlign w:val="center"/>
          </w:tcPr>
          <w:p w14:paraId="3B50952A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Solid reflection was applied to the solution and analysis.</w:t>
            </w:r>
          </w:p>
        </w:tc>
        <w:tc>
          <w:tcPr>
            <w:tcW w:w="2952" w:type="dxa"/>
            <w:vAlign w:val="center"/>
          </w:tcPr>
          <w:p w14:paraId="1D773F81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02CC0A2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orough reflection was applied to the solution and analysis. </w:t>
            </w:r>
          </w:p>
          <w:p w14:paraId="68ADA51F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8A4903F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Weaknesses were identified and improvements were suggested.</w:t>
            </w:r>
          </w:p>
        </w:tc>
        <w:tc>
          <w:tcPr>
            <w:tcW w:w="2694" w:type="dxa"/>
            <w:vAlign w:val="center"/>
          </w:tcPr>
          <w:p w14:paraId="0C3EA6A5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Excellent reflection was applied to the solution, analysis and potential alternative approaches.</w:t>
            </w:r>
          </w:p>
          <w:p w14:paraId="5A8BAEAE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3BB91F87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Weaknesses were identified and improvements were suggested with a .</w:t>
            </w:r>
          </w:p>
        </w:tc>
      </w:tr>
      <w:tr w:rsidR="00AB1676" w:rsidRPr="00596AF4" w14:paraId="45016937" w14:textId="77777777" w:rsidTr="000B4586">
        <w:trPr>
          <w:trHeight w:val="885"/>
        </w:trPr>
        <w:tc>
          <w:tcPr>
            <w:tcW w:w="2296" w:type="dxa"/>
            <w:vAlign w:val="center"/>
          </w:tcPr>
          <w:p w14:paraId="11D73A39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 w:rsidRPr="005C670D">
              <w:rPr>
                <w:rFonts w:ascii="Arial" w:hAnsi="Arial" w:cs="Arial"/>
                <w:bCs/>
                <w:i/>
                <w:sz w:val="20"/>
                <w:szCs w:val="20"/>
              </w:rPr>
              <w:t>Referencing</w:t>
            </w:r>
          </w:p>
          <w:p w14:paraId="08E15954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482C9CF8" w14:textId="77777777" w:rsidR="00AB1676" w:rsidRPr="005C670D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(5%)</w:t>
            </w:r>
          </w:p>
        </w:tc>
        <w:tc>
          <w:tcPr>
            <w:tcW w:w="2418" w:type="dxa"/>
          </w:tcPr>
          <w:p w14:paraId="728EAB6F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6653BD41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Very limited</w:t>
            </w:r>
            <w:r w:rsidRPr="005C670D">
              <w:rPr>
                <w:rFonts w:ascii="Arial" w:hAnsi="Arial" w:cs="Arial"/>
                <w:bCs/>
                <w:sz w:val="20"/>
                <w:szCs w:val="20"/>
              </w:rPr>
              <w:t xml:space="preserve"> referencing.</w:t>
            </w:r>
          </w:p>
        </w:tc>
        <w:tc>
          <w:tcPr>
            <w:tcW w:w="2535" w:type="dxa"/>
          </w:tcPr>
          <w:p w14:paraId="3590513D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7C8956D7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5C670D">
              <w:rPr>
                <w:rFonts w:ascii="Arial" w:hAnsi="Arial" w:cs="Arial"/>
                <w:bCs/>
                <w:sz w:val="20"/>
                <w:szCs w:val="20"/>
              </w:rPr>
              <w:t>Inadequate or incorrect referencing.</w:t>
            </w:r>
          </w:p>
          <w:p w14:paraId="3BD57376" w14:textId="77777777" w:rsidR="00AB1676" w:rsidRPr="005A757B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</w:tc>
        <w:tc>
          <w:tcPr>
            <w:tcW w:w="2952" w:type="dxa"/>
          </w:tcPr>
          <w:p w14:paraId="06BB4B5D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5A46EBED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5C670D">
              <w:rPr>
                <w:rFonts w:ascii="Arial" w:hAnsi="Arial" w:cs="Arial"/>
                <w:bCs/>
                <w:sz w:val="20"/>
                <w:szCs w:val="20"/>
              </w:rPr>
              <w:t>Correct and appropriate referencing.</w:t>
            </w:r>
          </w:p>
        </w:tc>
        <w:tc>
          <w:tcPr>
            <w:tcW w:w="2694" w:type="dxa"/>
          </w:tcPr>
          <w:p w14:paraId="6DD5C554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3D000660" w14:textId="77777777" w:rsidR="00AB1676" w:rsidRPr="005C670D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Excellent, correct </w:t>
            </w:r>
            <w:r w:rsidRPr="005C670D">
              <w:rPr>
                <w:rFonts w:ascii="Arial" w:hAnsi="Arial" w:cs="Arial"/>
                <w:bCs/>
                <w:sz w:val="20"/>
                <w:szCs w:val="20"/>
              </w:rPr>
              <w:t>and appropriate referencing</w:t>
            </w:r>
            <w:r>
              <w:rPr>
                <w:rFonts w:ascii="Arial" w:hAnsi="Arial" w:cs="Arial"/>
                <w:bCs/>
                <w:sz w:val="20"/>
                <w:szCs w:val="20"/>
              </w:rPr>
              <w:t xml:space="preserve"> was applied to a high standard</w:t>
            </w:r>
            <w:r w:rsidRPr="005C670D">
              <w:rPr>
                <w:rFonts w:ascii="Arial" w:hAnsi="Arial" w:cs="Arial"/>
                <w:bCs/>
                <w:sz w:val="20"/>
                <w:szCs w:val="20"/>
              </w:rPr>
              <w:t>.</w:t>
            </w:r>
          </w:p>
        </w:tc>
      </w:tr>
      <w:tr w:rsidR="00AB1676" w:rsidRPr="00596AF4" w14:paraId="6156558E" w14:textId="77777777" w:rsidTr="000B4586">
        <w:trPr>
          <w:trHeight w:val="1550"/>
        </w:trPr>
        <w:tc>
          <w:tcPr>
            <w:tcW w:w="2296" w:type="dxa"/>
            <w:vAlign w:val="center"/>
          </w:tcPr>
          <w:p w14:paraId="622E42BD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lastRenderedPageBreak/>
              <w:t xml:space="preserve">Video Demonstration: </w:t>
            </w:r>
            <w:r w:rsidRPr="00463AE1">
              <w:rPr>
                <w:rFonts w:ascii="Arial" w:hAnsi="Arial" w:cs="Arial"/>
                <w:bCs/>
                <w:i/>
                <w:sz w:val="20"/>
                <w:szCs w:val="20"/>
              </w:rPr>
              <w:t>Insight offered into data</w:t>
            </w:r>
          </w:p>
          <w:p w14:paraId="23C32BBF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1172051F" w14:textId="77777777" w:rsidR="00AB1676" w:rsidRPr="00463AE1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(10%)</w:t>
            </w:r>
          </w:p>
        </w:tc>
        <w:tc>
          <w:tcPr>
            <w:tcW w:w="2418" w:type="dxa"/>
            <w:vAlign w:val="center"/>
          </w:tcPr>
          <w:p w14:paraId="5E3B3BB8" w14:textId="77777777" w:rsidR="00AB1676" w:rsidRPr="00596AF4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15F62">
              <w:rPr>
                <w:rFonts w:ascii="Arial" w:hAnsi="Arial" w:cs="Arial"/>
                <w:bCs/>
                <w:sz w:val="10"/>
                <w:szCs w:val="20"/>
              </w:rPr>
              <w:br/>
            </w:r>
            <w:r>
              <w:rPr>
                <w:rFonts w:ascii="Arial" w:hAnsi="Arial" w:cs="Arial"/>
                <w:bCs/>
                <w:sz w:val="20"/>
                <w:szCs w:val="20"/>
              </w:rPr>
              <w:t>Limited metrics are produced – providing little or no insight.</w:t>
            </w:r>
          </w:p>
        </w:tc>
        <w:tc>
          <w:tcPr>
            <w:tcW w:w="2535" w:type="dxa"/>
            <w:vAlign w:val="center"/>
          </w:tcPr>
          <w:p w14:paraId="216EEA4C" w14:textId="77777777" w:rsidR="00AB1676" w:rsidRPr="00596AF4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15F62">
              <w:rPr>
                <w:rFonts w:ascii="Arial" w:hAnsi="Arial" w:cs="Arial"/>
                <w:bCs/>
                <w:sz w:val="10"/>
                <w:szCs w:val="20"/>
              </w:rPr>
              <w:br/>
            </w:r>
            <w:r>
              <w:rPr>
                <w:rFonts w:ascii="Arial" w:hAnsi="Arial" w:cs="Arial"/>
                <w:bCs/>
                <w:sz w:val="20"/>
                <w:szCs w:val="20"/>
              </w:rPr>
              <w:t>Good metrics are produced - providing clear insight.</w:t>
            </w:r>
          </w:p>
        </w:tc>
        <w:tc>
          <w:tcPr>
            <w:tcW w:w="2952" w:type="dxa"/>
            <w:vAlign w:val="center"/>
          </w:tcPr>
          <w:p w14:paraId="371F2107" w14:textId="77777777" w:rsidR="00AB1676" w:rsidRPr="00596AF4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 w:rsidRPr="00415F62">
              <w:rPr>
                <w:rFonts w:ascii="Arial" w:hAnsi="Arial" w:cs="Arial"/>
                <w:bCs/>
                <w:sz w:val="10"/>
                <w:szCs w:val="20"/>
              </w:rPr>
              <w:br/>
            </w:r>
            <w:r>
              <w:rPr>
                <w:rFonts w:ascii="Arial" w:hAnsi="Arial" w:cs="Arial"/>
                <w:bCs/>
                <w:sz w:val="20"/>
                <w:szCs w:val="20"/>
              </w:rPr>
              <w:t>Very good metrics are produced in addition to incorporation of visualisation, providing informed insight.</w:t>
            </w:r>
          </w:p>
        </w:tc>
        <w:tc>
          <w:tcPr>
            <w:tcW w:w="2694" w:type="dxa"/>
            <w:vAlign w:val="center"/>
          </w:tcPr>
          <w:p w14:paraId="4042E4F5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Excellent metrics are produced in addition to incorporation of visualisation, providing excellent insight across a range of medium.</w:t>
            </w:r>
          </w:p>
        </w:tc>
      </w:tr>
      <w:tr w:rsidR="00AB1676" w:rsidRPr="00596AF4" w14:paraId="2798EDCC" w14:textId="77777777" w:rsidTr="000B4586">
        <w:trPr>
          <w:trHeight w:val="1668"/>
        </w:trPr>
        <w:tc>
          <w:tcPr>
            <w:tcW w:w="2296" w:type="dxa"/>
            <w:vAlign w:val="center"/>
          </w:tcPr>
          <w:p w14:paraId="481D1E86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 xml:space="preserve">Video Demonstration: </w:t>
            </w:r>
            <w:r w:rsidRPr="00463AE1">
              <w:rPr>
                <w:rFonts w:ascii="Arial" w:hAnsi="Arial" w:cs="Arial"/>
                <w:bCs/>
                <w:i/>
                <w:sz w:val="20"/>
                <w:szCs w:val="20"/>
              </w:rPr>
              <w:t>Functionality</w:t>
            </w:r>
          </w:p>
          <w:p w14:paraId="2028D0C6" w14:textId="77777777" w:rsidR="00AB1676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</w:p>
          <w:p w14:paraId="58DE0A74" w14:textId="77777777" w:rsidR="00AB1676" w:rsidRPr="00463AE1" w:rsidRDefault="00AB1676" w:rsidP="000B4586">
            <w:pPr>
              <w:jc w:val="center"/>
              <w:rPr>
                <w:rFonts w:ascii="Arial" w:hAnsi="Arial" w:cs="Arial"/>
                <w:bCs/>
                <w:i/>
                <w:sz w:val="20"/>
                <w:szCs w:val="20"/>
              </w:rPr>
            </w:pPr>
            <w:r>
              <w:rPr>
                <w:rFonts w:ascii="Arial" w:hAnsi="Arial" w:cs="Arial"/>
                <w:bCs/>
                <w:i/>
                <w:sz w:val="20"/>
                <w:szCs w:val="20"/>
              </w:rPr>
              <w:t>(20%)</w:t>
            </w:r>
          </w:p>
        </w:tc>
        <w:tc>
          <w:tcPr>
            <w:tcW w:w="2418" w:type="dxa"/>
          </w:tcPr>
          <w:p w14:paraId="5943EBC4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1DB8A010" w14:textId="77777777" w:rsidR="00AB1676" w:rsidRPr="00596AF4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The solution functioned in a very limited fashions or didn’t operate at all.</w:t>
            </w:r>
          </w:p>
        </w:tc>
        <w:tc>
          <w:tcPr>
            <w:tcW w:w="2535" w:type="dxa"/>
          </w:tcPr>
          <w:p w14:paraId="4EE141D4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</w:p>
          <w:p w14:paraId="32A74ED0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solution functioned moderately well. </w:t>
            </w:r>
          </w:p>
          <w:p w14:paraId="57875183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7D4EE128" w14:textId="77777777" w:rsidR="00AB1676" w:rsidRPr="00596AF4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Implementation issues may have been present but were deemed acceptable. </w:t>
            </w:r>
          </w:p>
        </w:tc>
        <w:tc>
          <w:tcPr>
            <w:tcW w:w="2952" w:type="dxa"/>
          </w:tcPr>
          <w:p w14:paraId="5620C22D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solution performed well and had some minor implementation issues. </w:t>
            </w:r>
          </w:p>
          <w:p w14:paraId="41C621EC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691031F3" w14:textId="77777777" w:rsidR="00AB1676" w:rsidRPr="00415F62" w:rsidRDefault="00AB1676" w:rsidP="000B4586">
            <w:pPr>
              <w:jc w:val="both"/>
              <w:rPr>
                <w:rFonts w:ascii="Arial" w:hAnsi="Arial" w:cs="Arial"/>
                <w:bCs/>
                <w:sz w:val="1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dvanced techniques or functionality, such as visualisation, has been incorporated.</w:t>
            </w:r>
            <w:r>
              <w:rPr>
                <w:rFonts w:ascii="Arial" w:hAnsi="Arial" w:cs="Arial"/>
                <w:bCs/>
                <w:sz w:val="20"/>
                <w:szCs w:val="20"/>
              </w:rPr>
              <w:br/>
            </w:r>
          </w:p>
        </w:tc>
        <w:tc>
          <w:tcPr>
            <w:tcW w:w="2694" w:type="dxa"/>
            <w:vAlign w:val="center"/>
          </w:tcPr>
          <w:p w14:paraId="2D59219A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 xml:space="preserve">The solution performed well and had minimal implementation issues. </w:t>
            </w:r>
          </w:p>
          <w:p w14:paraId="4F6AE11E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</w:p>
          <w:p w14:paraId="524B2360" w14:textId="77777777" w:rsidR="00AB1676" w:rsidRDefault="00AB1676" w:rsidP="000B4586">
            <w:pPr>
              <w:jc w:val="both"/>
              <w:rPr>
                <w:rFonts w:ascii="Arial" w:hAnsi="Arial" w:cs="Arial"/>
                <w:bCs/>
                <w:sz w:val="20"/>
                <w:szCs w:val="20"/>
              </w:rPr>
            </w:pPr>
            <w:r>
              <w:rPr>
                <w:rFonts w:ascii="Arial" w:hAnsi="Arial" w:cs="Arial"/>
                <w:bCs/>
                <w:sz w:val="20"/>
                <w:szCs w:val="20"/>
              </w:rPr>
              <w:t>Advanced techniques or functionality, such as interactive visualisation, has been incorporated.</w:t>
            </w:r>
          </w:p>
        </w:tc>
      </w:tr>
    </w:tbl>
    <w:p w14:paraId="30E76F5F" w14:textId="77777777" w:rsidR="00AB1676" w:rsidRPr="006F2979" w:rsidRDefault="00AB1676" w:rsidP="00AB1676"/>
    <w:sectPr w:rsidR="00AB1676" w:rsidRPr="006F2979" w:rsidSect="00092DEA">
      <w:pgSz w:w="16820" w:h="11900" w:orient="landscape" w:code="9"/>
      <w:pgMar w:top="1418" w:right="1440" w:bottom="1418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130EF6A" w14:textId="77777777" w:rsidR="00506145" w:rsidRDefault="00506145" w:rsidP="009D021C">
      <w:r>
        <w:separator/>
      </w:r>
    </w:p>
  </w:endnote>
  <w:endnote w:type="continuationSeparator" w:id="0">
    <w:p w14:paraId="6AE388E5" w14:textId="77777777" w:rsidR="00506145" w:rsidRDefault="00506145" w:rsidP="009D021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8FAB79A" w14:textId="77777777" w:rsidR="00506145" w:rsidRDefault="00506145" w:rsidP="009D021C">
      <w:r>
        <w:separator/>
      </w:r>
    </w:p>
  </w:footnote>
  <w:footnote w:type="continuationSeparator" w:id="0">
    <w:p w14:paraId="5C3DCE79" w14:textId="77777777" w:rsidR="00506145" w:rsidRDefault="00506145" w:rsidP="009D021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B25E708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00000002"/>
    <w:multiLevelType w:val="hybridMultilevel"/>
    <w:tmpl w:val="00000002"/>
    <w:lvl w:ilvl="0" w:tplc="00000065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05F93F48"/>
    <w:multiLevelType w:val="hybridMultilevel"/>
    <w:tmpl w:val="35F2031A"/>
    <w:lvl w:ilvl="0" w:tplc="08FE771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AF45B06"/>
    <w:multiLevelType w:val="hybridMultilevel"/>
    <w:tmpl w:val="A2CE2506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C4143E1"/>
    <w:multiLevelType w:val="hybridMultilevel"/>
    <w:tmpl w:val="A094F73C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0CDB715D"/>
    <w:multiLevelType w:val="hybridMultilevel"/>
    <w:tmpl w:val="A07C5CC0"/>
    <w:lvl w:ilvl="0" w:tplc="2620E4D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0AD6AC3"/>
    <w:multiLevelType w:val="multilevel"/>
    <w:tmpl w:val="AF0848B8"/>
    <w:lvl w:ilvl="0">
      <w:start w:val="1"/>
      <w:numFmt w:val="lowerLetter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120758F4"/>
    <w:multiLevelType w:val="hybridMultilevel"/>
    <w:tmpl w:val="9E2A628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129F1481"/>
    <w:multiLevelType w:val="hybridMultilevel"/>
    <w:tmpl w:val="742632A4"/>
    <w:lvl w:ilvl="0" w:tplc="0409000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797"/>
        </w:tabs>
        <w:ind w:left="179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17"/>
        </w:tabs>
        <w:ind w:left="251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37"/>
        </w:tabs>
        <w:ind w:left="323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57"/>
        </w:tabs>
        <w:ind w:left="395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77"/>
        </w:tabs>
        <w:ind w:left="467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397"/>
        </w:tabs>
        <w:ind w:left="539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17"/>
        </w:tabs>
        <w:ind w:left="611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37"/>
        </w:tabs>
        <w:ind w:left="6837" w:hanging="180"/>
      </w:pPr>
    </w:lvl>
  </w:abstractNum>
  <w:abstractNum w:abstractNumId="10" w15:restartNumberingAfterBreak="0">
    <w:nsid w:val="16B304F2"/>
    <w:multiLevelType w:val="hybridMultilevel"/>
    <w:tmpl w:val="DF7EA1A4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D109B8"/>
    <w:multiLevelType w:val="hybridMultilevel"/>
    <w:tmpl w:val="04580126"/>
    <w:lvl w:ilvl="0" w:tplc="B59467CE">
      <w:start w:val="1"/>
      <w:numFmt w:val="lowerLetter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189F47AF"/>
    <w:multiLevelType w:val="multilevel"/>
    <w:tmpl w:val="80B2CD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1AC227A8"/>
    <w:multiLevelType w:val="hybridMultilevel"/>
    <w:tmpl w:val="35F2031A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FB85224"/>
    <w:multiLevelType w:val="hybridMultilevel"/>
    <w:tmpl w:val="0F4665EA"/>
    <w:lvl w:ilvl="0" w:tplc="B59467CE">
      <w:start w:val="1"/>
      <w:numFmt w:val="lowerLetter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57"/>
        </w:tabs>
        <w:ind w:left="357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077"/>
        </w:tabs>
        <w:ind w:left="1077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797"/>
        </w:tabs>
        <w:ind w:left="1797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517"/>
        </w:tabs>
        <w:ind w:left="2517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237"/>
        </w:tabs>
        <w:ind w:left="3237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57"/>
        </w:tabs>
        <w:ind w:left="3957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4677"/>
        </w:tabs>
        <w:ind w:left="4677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397"/>
        </w:tabs>
        <w:ind w:left="5397" w:hanging="180"/>
      </w:pPr>
    </w:lvl>
  </w:abstractNum>
  <w:abstractNum w:abstractNumId="15" w15:restartNumberingAfterBreak="0">
    <w:nsid w:val="399261FF"/>
    <w:multiLevelType w:val="hybridMultilevel"/>
    <w:tmpl w:val="ACAE27DA"/>
    <w:lvl w:ilvl="0" w:tplc="79867F92">
      <w:start w:val="1"/>
      <w:numFmt w:val="decimal"/>
      <w:lvlText w:val="[%1]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45201662"/>
    <w:multiLevelType w:val="hybridMultilevel"/>
    <w:tmpl w:val="A72EFB3E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2163"/>
        </w:tabs>
        <w:ind w:left="2163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3"/>
        </w:tabs>
        <w:ind w:left="2883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3"/>
        </w:tabs>
        <w:ind w:left="3603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3"/>
        </w:tabs>
        <w:ind w:left="4323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3"/>
        </w:tabs>
        <w:ind w:left="5043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3"/>
        </w:tabs>
        <w:ind w:left="5763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3"/>
        </w:tabs>
        <w:ind w:left="6483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3"/>
        </w:tabs>
        <w:ind w:left="7203" w:hanging="180"/>
      </w:pPr>
    </w:lvl>
  </w:abstractNum>
  <w:abstractNum w:abstractNumId="17" w15:restartNumberingAfterBreak="0">
    <w:nsid w:val="47AE2B36"/>
    <w:multiLevelType w:val="hybridMultilevel"/>
    <w:tmpl w:val="DED0823C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490A4507"/>
    <w:multiLevelType w:val="hybridMultilevel"/>
    <w:tmpl w:val="A2F4E22E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4E165BF8"/>
    <w:multiLevelType w:val="hybridMultilevel"/>
    <w:tmpl w:val="26F6EF88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4E5C59E7"/>
    <w:multiLevelType w:val="hybridMultilevel"/>
    <w:tmpl w:val="930002D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4FFC2EF0"/>
    <w:multiLevelType w:val="hybridMultilevel"/>
    <w:tmpl w:val="D3AE4D5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5E17221"/>
    <w:multiLevelType w:val="hybridMultilevel"/>
    <w:tmpl w:val="CB0AE9B2"/>
    <w:lvl w:ilvl="0" w:tplc="0409000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840"/>
        </w:tabs>
        <w:ind w:left="684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5E7508E"/>
    <w:multiLevelType w:val="multilevel"/>
    <w:tmpl w:val="9FA4FAD6"/>
    <w:lvl w:ilvl="0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C9C1F71"/>
    <w:multiLevelType w:val="hybridMultilevel"/>
    <w:tmpl w:val="D59AF2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13F7A4E"/>
    <w:multiLevelType w:val="hybridMultilevel"/>
    <w:tmpl w:val="A05A086C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66FC0E2B"/>
    <w:multiLevelType w:val="hybridMultilevel"/>
    <w:tmpl w:val="586EFECE"/>
    <w:lvl w:ilvl="0" w:tplc="0409000F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27" w15:restartNumberingAfterBreak="0">
    <w:nsid w:val="68C50ABE"/>
    <w:multiLevelType w:val="hybridMultilevel"/>
    <w:tmpl w:val="854634AC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3"/>
        </w:tabs>
        <w:ind w:left="2163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3"/>
        </w:tabs>
        <w:ind w:left="288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3"/>
        </w:tabs>
        <w:ind w:left="360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3"/>
        </w:tabs>
        <w:ind w:left="4323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3"/>
        </w:tabs>
        <w:ind w:left="504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3"/>
        </w:tabs>
        <w:ind w:left="576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3"/>
        </w:tabs>
        <w:ind w:left="6483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3"/>
        </w:tabs>
        <w:ind w:left="7203" w:hanging="360"/>
      </w:pPr>
      <w:rPr>
        <w:rFonts w:ascii="Wingdings" w:hAnsi="Wingdings" w:hint="default"/>
      </w:rPr>
    </w:lvl>
  </w:abstractNum>
  <w:abstractNum w:abstractNumId="28" w15:restartNumberingAfterBreak="0">
    <w:nsid w:val="69802E78"/>
    <w:multiLevelType w:val="hybridMultilevel"/>
    <w:tmpl w:val="D6122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C2C194C"/>
    <w:multiLevelType w:val="hybridMultilevel"/>
    <w:tmpl w:val="539629F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D356BCB"/>
    <w:multiLevelType w:val="hybridMultilevel"/>
    <w:tmpl w:val="07500C54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B59467CE">
      <w:start w:val="1"/>
      <w:numFmt w:val="lowerLetter"/>
      <w:lvlText w:val="%2."/>
      <w:lvlJc w:val="left"/>
      <w:pPr>
        <w:tabs>
          <w:tab w:val="num" w:pos="717"/>
        </w:tabs>
        <w:ind w:left="717" w:hanging="360"/>
      </w:pPr>
      <w:rPr>
        <w:rFonts w:hint="default"/>
      </w:rPr>
    </w:lvl>
    <w:lvl w:ilvl="2" w:tplc="0409000F">
      <w:start w:val="1"/>
      <w:numFmt w:val="decimal"/>
      <w:lvlText w:val="%3."/>
      <w:lvlJc w:val="left"/>
      <w:pPr>
        <w:ind w:left="1437" w:hanging="360"/>
      </w:pPr>
      <w:rPr>
        <w:rFonts w:hint="default"/>
      </w:rPr>
    </w:lvl>
    <w:lvl w:ilvl="3" w:tplc="B59467CE">
      <w:start w:val="1"/>
      <w:numFmt w:val="lowerLetter"/>
      <w:lvlText w:val="%4."/>
      <w:lvlJc w:val="left"/>
      <w:pPr>
        <w:tabs>
          <w:tab w:val="num" w:pos="2157"/>
        </w:tabs>
        <w:ind w:left="2157" w:hanging="360"/>
      </w:pPr>
      <w:rPr>
        <w:rFonts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77"/>
        </w:tabs>
        <w:ind w:left="2877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597"/>
        </w:tabs>
        <w:ind w:left="359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17"/>
        </w:tabs>
        <w:ind w:left="431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37"/>
        </w:tabs>
        <w:ind w:left="5037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57"/>
        </w:tabs>
        <w:ind w:left="5757" w:hanging="360"/>
      </w:pPr>
      <w:rPr>
        <w:rFonts w:ascii="Wingdings" w:hAnsi="Wingdings" w:hint="default"/>
      </w:rPr>
    </w:lvl>
  </w:abstractNum>
  <w:abstractNum w:abstractNumId="31" w15:restartNumberingAfterBreak="0">
    <w:nsid w:val="6F9A3A1F"/>
    <w:multiLevelType w:val="hybridMultilevel"/>
    <w:tmpl w:val="00B6C4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1CB484B"/>
    <w:multiLevelType w:val="hybridMultilevel"/>
    <w:tmpl w:val="EA0C943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2242189"/>
    <w:multiLevelType w:val="hybridMultilevel"/>
    <w:tmpl w:val="58263730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B59467CE">
      <w:start w:val="1"/>
      <w:numFmt w:val="lowerLetter"/>
      <w:lvlText w:val="%2."/>
      <w:lvlJc w:val="left"/>
      <w:pPr>
        <w:tabs>
          <w:tab w:val="num" w:pos="717"/>
        </w:tabs>
        <w:ind w:left="717" w:hanging="360"/>
      </w:pPr>
      <w:rPr>
        <w:rFonts w:hint="default"/>
      </w:rPr>
    </w:lvl>
    <w:lvl w:ilvl="2" w:tplc="04090005">
      <w:start w:val="1"/>
      <w:numFmt w:val="bullet"/>
      <w:lvlText w:val=""/>
      <w:lvlJc w:val="left"/>
      <w:pPr>
        <w:tabs>
          <w:tab w:val="num" w:pos="1437"/>
        </w:tabs>
        <w:ind w:left="1437" w:hanging="360"/>
      </w:pPr>
      <w:rPr>
        <w:rFonts w:ascii="Wingdings" w:hAnsi="Wingdings" w:hint="default"/>
      </w:rPr>
    </w:lvl>
    <w:lvl w:ilvl="3" w:tplc="B59467CE">
      <w:start w:val="1"/>
      <w:numFmt w:val="lowerLetter"/>
      <w:lvlText w:val="%4."/>
      <w:lvlJc w:val="left"/>
      <w:pPr>
        <w:tabs>
          <w:tab w:val="num" w:pos="2157"/>
        </w:tabs>
        <w:ind w:left="2157" w:hanging="360"/>
      </w:pPr>
      <w:rPr>
        <w:rFonts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2877"/>
        </w:tabs>
        <w:ind w:left="2877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597"/>
        </w:tabs>
        <w:ind w:left="359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317"/>
        </w:tabs>
        <w:ind w:left="431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037"/>
        </w:tabs>
        <w:ind w:left="5037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5757"/>
        </w:tabs>
        <w:ind w:left="5757" w:hanging="360"/>
      </w:pPr>
      <w:rPr>
        <w:rFonts w:ascii="Wingdings" w:hAnsi="Wingdings" w:hint="default"/>
      </w:rPr>
    </w:lvl>
  </w:abstractNum>
  <w:abstractNum w:abstractNumId="34" w15:restartNumberingAfterBreak="0">
    <w:nsid w:val="739C0256"/>
    <w:multiLevelType w:val="hybridMultilevel"/>
    <w:tmpl w:val="AF0848B8"/>
    <w:lvl w:ilvl="0" w:tplc="B59467CE">
      <w:start w:val="1"/>
      <w:numFmt w:val="lowerLetter"/>
      <w:lvlText w:val="%1."/>
      <w:lvlJc w:val="left"/>
      <w:pPr>
        <w:tabs>
          <w:tab w:val="num" w:pos="1443"/>
        </w:tabs>
        <w:ind w:left="1443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 w15:restartNumberingAfterBreak="0">
    <w:nsid w:val="75923848"/>
    <w:multiLevelType w:val="multilevel"/>
    <w:tmpl w:val="21842F5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077"/>
        </w:tabs>
        <w:ind w:left="1077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1797"/>
        </w:tabs>
        <w:ind w:left="1797" w:hanging="360"/>
      </w:pPr>
      <w:rPr>
        <w:rFonts w:ascii="Wingdings" w:hAnsi="Wingdings" w:hint="default"/>
      </w:rPr>
    </w:lvl>
    <w:lvl w:ilvl="3">
      <w:start w:val="1"/>
      <w:numFmt w:val="lowerLetter"/>
      <w:lvlText w:val="%4."/>
      <w:lvlJc w:val="left"/>
      <w:pPr>
        <w:tabs>
          <w:tab w:val="num" w:pos="2517"/>
        </w:tabs>
        <w:ind w:left="2517" w:hanging="360"/>
      </w:pPr>
      <w:rPr>
        <w:rFonts w:hint="default"/>
      </w:rPr>
    </w:lvl>
    <w:lvl w:ilvl="4">
      <w:start w:val="1"/>
      <w:numFmt w:val="bullet"/>
      <w:lvlText w:val="o"/>
      <w:lvlJc w:val="left"/>
      <w:pPr>
        <w:tabs>
          <w:tab w:val="num" w:pos="3237"/>
        </w:tabs>
        <w:ind w:left="3237" w:hanging="360"/>
      </w:pPr>
      <w:rPr>
        <w:rFonts w:ascii="Courier New" w:hAnsi="Courier New" w:cs="Wingdings" w:hint="default"/>
      </w:rPr>
    </w:lvl>
    <w:lvl w:ilvl="5">
      <w:start w:val="1"/>
      <w:numFmt w:val="bullet"/>
      <w:lvlText w:val=""/>
      <w:lvlJc w:val="left"/>
      <w:pPr>
        <w:tabs>
          <w:tab w:val="num" w:pos="3957"/>
        </w:tabs>
        <w:ind w:left="3957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77"/>
        </w:tabs>
        <w:ind w:left="4677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397"/>
        </w:tabs>
        <w:ind w:left="5397" w:hanging="360"/>
      </w:pPr>
      <w:rPr>
        <w:rFonts w:ascii="Courier New" w:hAnsi="Courier New" w:cs="Wingdings" w:hint="default"/>
      </w:rPr>
    </w:lvl>
    <w:lvl w:ilvl="8">
      <w:start w:val="1"/>
      <w:numFmt w:val="bullet"/>
      <w:lvlText w:val=""/>
      <w:lvlJc w:val="left"/>
      <w:pPr>
        <w:tabs>
          <w:tab w:val="num" w:pos="6117"/>
        </w:tabs>
        <w:ind w:left="6117" w:hanging="360"/>
      </w:pPr>
      <w:rPr>
        <w:rFonts w:ascii="Wingdings" w:hAnsi="Wingdings" w:hint="default"/>
      </w:rPr>
    </w:lvl>
  </w:abstractNum>
  <w:abstractNum w:abstractNumId="36" w15:restartNumberingAfterBreak="0">
    <w:nsid w:val="75AA50D7"/>
    <w:multiLevelType w:val="hybridMultilevel"/>
    <w:tmpl w:val="217C1A4E"/>
    <w:lvl w:ilvl="0" w:tplc="0409000F">
      <w:start w:val="1"/>
      <w:numFmt w:val="decimal"/>
      <w:lvlText w:val="%1."/>
      <w:lvlJc w:val="left"/>
      <w:pPr>
        <w:tabs>
          <w:tab w:val="num" w:pos="1443"/>
        </w:tabs>
        <w:ind w:left="1443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2163"/>
        </w:tabs>
        <w:ind w:left="2163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3"/>
        </w:tabs>
        <w:ind w:left="2883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3"/>
        </w:tabs>
        <w:ind w:left="3603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3"/>
        </w:tabs>
        <w:ind w:left="4323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3"/>
        </w:tabs>
        <w:ind w:left="5043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3"/>
        </w:tabs>
        <w:ind w:left="5763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3"/>
        </w:tabs>
        <w:ind w:left="6483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3"/>
        </w:tabs>
        <w:ind w:left="7203" w:hanging="180"/>
      </w:pPr>
    </w:lvl>
  </w:abstractNum>
  <w:abstractNum w:abstractNumId="37" w15:restartNumberingAfterBreak="0">
    <w:nsid w:val="78E77B8B"/>
    <w:multiLevelType w:val="hybridMultilevel"/>
    <w:tmpl w:val="AA2498F4"/>
    <w:lvl w:ilvl="0" w:tplc="09D23DF0">
      <w:start w:val="1"/>
      <w:numFmt w:val="decimal"/>
      <w:lvlText w:val="%1."/>
      <w:lvlJc w:val="left"/>
      <w:pPr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432366405">
    <w:abstractNumId w:val="18"/>
  </w:num>
  <w:num w:numId="2" w16cid:durableId="1496534773">
    <w:abstractNumId w:val="22"/>
  </w:num>
  <w:num w:numId="3" w16cid:durableId="1420516383">
    <w:abstractNumId w:val="17"/>
  </w:num>
  <w:num w:numId="4" w16cid:durableId="2138837162">
    <w:abstractNumId w:val="19"/>
  </w:num>
  <w:num w:numId="5" w16cid:durableId="296296681">
    <w:abstractNumId w:val="21"/>
  </w:num>
  <w:num w:numId="6" w16cid:durableId="1799639689">
    <w:abstractNumId w:val="4"/>
  </w:num>
  <w:num w:numId="7" w16cid:durableId="1318222049">
    <w:abstractNumId w:val="27"/>
  </w:num>
  <w:num w:numId="8" w16cid:durableId="550314801">
    <w:abstractNumId w:val="5"/>
  </w:num>
  <w:num w:numId="9" w16cid:durableId="1314985887">
    <w:abstractNumId w:val="20"/>
  </w:num>
  <w:num w:numId="10" w16cid:durableId="1384937810">
    <w:abstractNumId w:val="33"/>
  </w:num>
  <w:num w:numId="11" w16cid:durableId="598219342">
    <w:abstractNumId w:val="36"/>
  </w:num>
  <w:num w:numId="12" w16cid:durableId="1894387828">
    <w:abstractNumId w:val="16"/>
  </w:num>
  <w:num w:numId="13" w16cid:durableId="1792240652">
    <w:abstractNumId w:val="23"/>
  </w:num>
  <w:num w:numId="14" w16cid:durableId="1835337610">
    <w:abstractNumId w:val="11"/>
  </w:num>
  <w:num w:numId="15" w16cid:durableId="824012920">
    <w:abstractNumId w:val="14"/>
  </w:num>
  <w:num w:numId="16" w16cid:durableId="603849049">
    <w:abstractNumId w:val="35"/>
  </w:num>
  <w:num w:numId="17" w16cid:durableId="72242036">
    <w:abstractNumId w:val="34"/>
  </w:num>
  <w:num w:numId="18" w16cid:durableId="1106971380">
    <w:abstractNumId w:val="7"/>
  </w:num>
  <w:num w:numId="19" w16cid:durableId="1756590804">
    <w:abstractNumId w:val="9"/>
  </w:num>
  <w:num w:numId="20" w16cid:durableId="2040935424">
    <w:abstractNumId w:val="26"/>
  </w:num>
  <w:num w:numId="21" w16cid:durableId="1856962644">
    <w:abstractNumId w:val="25"/>
  </w:num>
  <w:num w:numId="22" w16cid:durableId="1404260373">
    <w:abstractNumId w:val="28"/>
  </w:num>
  <w:num w:numId="23" w16cid:durableId="1867868678">
    <w:abstractNumId w:val="8"/>
  </w:num>
  <w:num w:numId="24" w16cid:durableId="381297420">
    <w:abstractNumId w:val="15"/>
  </w:num>
  <w:num w:numId="25" w16cid:durableId="27264577">
    <w:abstractNumId w:val="0"/>
  </w:num>
  <w:num w:numId="26" w16cid:durableId="669523687">
    <w:abstractNumId w:val="1"/>
  </w:num>
  <w:num w:numId="27" w16cid:durableId="1166558233">
    <w:abstractNumId w:val="2"/>
  </w:num>
  <w:num w:numId="28" w16cid:durableId="1805276214">
    <w:abstractNumId w:val="31"/>
  </w:num>
  <w:num w:numId="29" w16cid:durableId="17197118">
    <w:abstractNumId w:val="30"/>
  </w:num>
  <w:num w:numId="30" w16cid:durableId="1163277377">
    <w:abstractNumId w:val="29"/>
  </w:num>
  <w:num w:numId="31" w16cid:durableId="1783844709">
    <w:abstractNumId w:val="6"/>
  </w:num>
  <w:num w:numId="32" w16cid:durableId="1746338683">
    <w:abstractNumId w:val="10"/>
  </w:num>
  <w:num w:numId="33" w16cid:durableId="2030331792">
    <w:abstractNumId w:val="24"/>
  </w:num>
  <w:num w:numId="34" w16cid:durableId="753549646">
    <w:abstractNumId w:val="37"/>
  </w:num>
  <w:num w:numId="35" w16cid:durableId="1901748173">
    <w:abstractNumId w:val="3"/>
  </w:num>
  <w:num w:numId="36" w16cid:durableId="1911186234">
    <w:abstractNumId w:val="32"/>
  </w:num>
  <w:num w:numId="37" w16cid:durableId="369454932">
    <w:abstractNumId w:val="12"/>
  </w:num>
  <w:num w:numId="38" w16cid:durableId="62292472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57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566F"/>
    <w:rsid w:val="0001100F"/>
    <w:rsid w:val="00027211"/>
    <w:rsid w:val="00027444"/>
    <w:rsid w:val="00056EF6"/>
    <w:rsid w:val="00060394"/>
    <w:rsid w:val="00072D97"/>
    <w:rsid w:val="00072EF9"/>
    <w:rsid w:val="0008486D"/>
    <w:rsid w:val="00086C2E"/>
    <w:rsid w:val="00092DEA"/>
    <w:rsid w:val="000A362F"/>
    <w:rsid w:val="000A641B"/>
    <w:rsid w:val="000B2366"/>
    <w:rsid w:val="000B4212"/>
    <w:rsid w:val="000C053F"/>
    <w:rsid w:val="000E0557"/>
    <w:rsid w:val="000E57E0"/>
    <w:rsid w:val="000E59AE"/>
    <w:rsid w:val="000F0FF1"/>
    <w:rsid w:val="000F1D2F"/>
    <w:rsid w:val="000F6EAB"/>
    <w:rsid w:val="00101639"/>
    <w:rsid w:val="0010397B"/>
    <w:rsid w:val="00103A0F"/>
    <w:rsid w:val="00105C7A"/>
    <w:rsid w:val="00112266"/>
    <w:rsid w:val="00120B88"/>
    <w:rsid w:val="001253CB"/>
    <w:rsid w:val="00130F74"/>
    <w:rsid w:val="00132995"/>
    <w:rsid w:val="00133462"/>
    <w:rsid w:val="00133D88"/>
    <w:rsid w:val="00134388"/>
    <w:rsid w:val="00140DFB"/>
    <w:rsid w:val="00151487"/>
    <w:rsid w:val="00160EA0"/>
    <w:rsid w:val="00161687"/>
    <w:rsid w:val="00170BC4"/>
    <w:rsid w:val="0017523E"/>
    <w:rsid w:val="00176459"/>
    <w:rsid w:val="00176E24"/>
    <w:rsid w:val="00177BDA"/>
    <w:rsid w:val="00182458"/>
    <w:rsid w:val="00184882"/>
    <w:rsid w:val="001B06D5"/>
    <w:rsid w:val="001B4787"/>
    <w:rsid w:val="001B4C53"/>
    <w:rsid w:val="001B4D97"/>
    <w:rsid w:val="001C2E77"/>
    <w:rsid w:val="001C581D"/>
    <w:rsid w:val="001D4E20"/>
    <w:rsid w:val="001D7169"/>
    <w:rsid w:val="001E1B2A"/>
    <w:rsid w:val="00200924"/>
    <w:rsid w:val="0020225F"/>
    <w:rsid w:val="002067DA"/>
    <w:rsid w:val="0021037A"/>
    <w:rsid w:val="0021273E"/>
    <w:rsid w:val="002176D8"/>
    <w:rsid w:val="00220A05"/>
    <w:rsid w:val="00223A45"/>
    <w:rsid w:val="00231A73"/>
    <w:rsid w:val="0023279A"/>
    <w:rsid w:val="0024499E"/>
    <w:rsid w:val="00251EA1"/>
    <w:rsid w:val="0025635E"/>
    <w:rsid w:val="0026049C"/>
    <w:rsid w:val="0026424B"/>
    <w:rsid w:val="002658B3"/>
    <w:rsid w:val="00266572"/>
    <w:rsid w:val="00270313"/>
    <w:rsid w:val="00272CB4"/>
    <w:rsid w:val="00287F45"/>
    <w:rsid w:val="00292C57"/>
    <w:rsid w:val="0029707E"/>
    <w:rsid w:val="0029740D"/>
    <w:rsid w:val="002A0273"/>
    <w:rsid w:val="002A547C"/>
    <w:rsid w:val="002B43BB"/>
    <w:rsid w:val="002B6CDF"/>
    <w:rsid w:val="002C1683"/>
    <w:rsid w:val="002C358C"/>
    <w:rsid w:val="002C7D1D"/>
    <w:rsid w:val="002D3ED8"/>
    <w:rsid w:val="002D57DD"/>
    <w:rsid w:val="002D5DA1"/>
    <w:rsid w:val="002E0BA7"/>
    <w:rsid w:val="002E128A"/>
    <w:rsid w:val="002F5BD3"/>
    <w:rsid w:val="00300C12"/>
    <w:rsid w:val="00300D92"/>
    <w:rsid w:val="00312492"/>
    <w:rsid w:val="003201BF"/>
    <w:rsid w:val="0032369E"/>
    <w:rsid w:val="00364F0B"/>
    <w:rsid w:val="00372AE7"/>
    <w:rsid w:val="00375246"/>
    <w:rsid w:val="003837D8"/>
    <w:rsid w:val="0038636A"/>
    <w:rsid w:val="00391CB1"/>
    <w:rsid w:val="003938EF"/>
    <w:rsid w:val="003945C5"/>
    <w:rsid w:val="00395F5B"/>
    <w:rsid w:val="003A4996"/>
    <w:rsid w:val="003B4C1C"/>
    <w:rsid w:val="003B4E03"/>
    <w:rsid w:val="003B5A0A"/>
    <w:rsid w:val="003C4069"/>
    <w:rsid w:val="003D0BE2"/>
    <w:rsid w:val="003D29C1"/>
    <w:rsid w:val="003D6A6F"/>
    <w:rsid w:val="003D7EAE"/>
    <w:rsid w:val="003E5D0E"/>
    <w:rsid w:val="003F0C5A"/>
    <w:rsid w:val="003F40AA"/>
    <w:rsid w:val="00404FF2"/>
    <w:rsid w:val="0040576A"/>
    <w:rsid w:val="004152E3"/>
    <w:rsid w:val="00415F62"/>
    <w:rsid w:val="00416B71"/>
    <w:rsid w:val="00420715"/>
    <w:rsid w:val="00420FDA"/>
    <w:rsid w:val="004227D5"/>
    <w:rsid w:val="00427798"/>
    <w:rsid w:val="00427998"/>
    <w:rsid w:val="0043000D"/>
    <w:rsid w:val="00444ACD"/>
    <w:rsid w:val="0044566F"/>
    <w:rsid w:val="004556CC"/>
    <w:rsid w:val="00463AE1"/>
    <w:rsid w:val="00464FC4"/>
    <w:rsid w:val="00466C5D"/>
    <w:rsid w:val="00475977"/>
    <w:rsid w:val="004802C0"/>
    <w:rsid w:val="00486CBE"/>
    <w:rsid w:val="004B06E1"/>
    <w:rsid w:val="004B5DF5"/>
    <w:rsid w:val="004D3374"/>
    <w:rsid w:val="004E07C0"/>
    <w:rsid w:val="004E1061"/>
    <w:rsid w:val="004E274F"/>
    <w:rsid w:val="00506145"/>
    <w:rsid w:val="005068C7"/>
    <w:rsid w:val="00511BF9"/>
    <w:rsid w:val="00525DAE"/>
    <w:rsid w:val="005278D9"/>
    <w:rsid w:val="00543252"/>
    <w:rsid w:val="00545FA7"/>
    <w:rsid w:val="00557210"/>
    <w:rsid w:val="005606DC"/>
    <w:rsid w:val="00580E33"/>
    <w:rsid w:val="00583E49"/>
    <w:rsid w:val="00587404"/>
    <w:rsid w:val="00596AF4"/>
    <w:rsid w:val="005A3ED9"/>
    <w:rsid w:val="005A757B"/>
    <w:rsid w:val="005B3197"/>
    <w:rsid w:val="005C21F4"/>
    <w:rsid w:val="005C670D"/>
    <w:rsid w:val="005E0DB1"/>
    <w:rsid w:val="005E13B1"/>
    <w:rsid w:val="005E6301"/>
    <w:rsid w:val="00600E5C"/>
    <w:rsid w:val="00602BC5"/>
    <w:rsid w:val="006140DC"/>
    <w:rsid w:val="00617011"/>
    <w:rsid w:val="00621683"/>
    <w:rsid w:val="00626426"/>
    <w:rsid w:val="006304E2"/>
    <w:rsid w:val="00630E58"/>
    <w:rsid w:val="006402D1"/>
    <w:rsid w:val="00642ECC"/>
    <w:rsid w:val="00651B0C"/>
    <w:rsid w:val="00663987"/>
    <w:rsid w:val="00664316"/>
    <w:rsid w:val="00696390"/>
    <w:rsid w:val="006975AA"/>
    <w:rsid w:val="00697601"/>
    <w:rsid w:val="006A3071"/>
    <w:rsid w:val="006B68B2"/>
    <w:rsid w:val="006C347D"/>
    <w:rsid w:val="006D6EA1"/>
    <w:rsid w:val="006F1533"/>
    <w:rsid w:val="006F2979"/>
    <w:rsid w:val="006F6B31"/>
    <w:rsid w:val="00712358"/>
    <w:rsid w:val="007159C9"/>
    <w:rsid w:val="007204C7"/>
    <w:rsid w:val="00722F08"/>
    <w:rsid w:val="007276C1"/>
    <w:rsid w:val="007327C8"/>
    <w:rsid w:val="0073459F"/>
    <w:rsid w:val="00747812"/>
    <w:rsid w:val="007528B4"/>
    <w:rsid w:val="0076573E"/>
    <w:rsid w:val="007657AC"/>
    <w:rsid w:val="00790277"/>
    <w:rsid w:val="00796163"/>
    <w:rsid w:val="007A6A37"/>
    <w:rsid w:val="007B4F88"/>
    <w:rsid w:val="007D02DD"/>
    <w:rsid w:val="007D05CC"/>
    <w:rsid w:val="007D3471"/>
    <w:rsid w:val="007D4BC9"/>
    <w:rsid w:val="007F2C85"/>
    <w:rsid w:val="007F6E9A"/>
    <w:rsid w:val="008029DA"/>
    <w:rsid w:val="0080319C"/>
    <w:rsid w:val="00815A10"/>
    <w:rsid w:val="00826180"/>
    <w:rsid w:val="008311BE"/>
    <w:rsid w:val="00831B9A"/>
    <w:rsid w:val="008346CC"/>
    <w:rsid w:val="00836238"/>
    <w:rsid w:val="00841FE2"/>
    <w:rsid w:val="00857511"/>
    <w:rsid w:val="00865F95"/>
    <w:rsid w:val="00873810"/>
    <w:rsid w:val="00881DC6"/>
    <w:rsid w:val="00883EE3"/>
    <w:rsid w:val="00890707"/>
    <w:rsid w:val="008968B1"/>
    <w:rsid w:val="008A37FC"/>
    <w:rsid w:val="008A3F1B"/>
    <w:rsid w:val="008A4A96"/>
    <w:rsid w:val="008A5421"/>
    <w:rsid w:val="008A62E6"/>
    <w:rsid w:val="008C191E"/>
    <w:rsid w:val="008C3449"/>
    <w:rsid w:val="008C595C"/>
    <w:rsid w:val="008C6271"/>
    <w:rsid w:val="008C7698"/>
    <w:rsid w:val="008D66EE"/>
    <w:rsid w:val="008D702F"/>
    <w:rsid w:val="008E2245"/>
    <w:rsid w:val="008E36E2"/>
    <w:rsid w:val="00901F7C"/>
    <w:rsid w:val="0092407C"/>
    <w:rsid w:val="00937541"/>
    <w:rsid w:val="00956A72"/>
    <w:rsid w:val="009617DE"/>
    <w:rsid w:val="00965E21"/>
    <w:rsid w:val="00973FE6"/>
    <w:rsid w:val="00980F4D"/>
    <w:rsid w:val="00984BD7"/>
    <w:rsid w:val="0098556D"/>
    <w:rsid w:val="009A6543"/>
    <w:rsid w:val="009B60A7"/>
    <w:rsid w:val="009C0978"/>
    <w:rsid w:val="009C31CE"/>
    <w:rsid w:val="009C4592"/>
    <w:rsid w:val="009C73CC"/>
    <w:rsid w:val="009D021C"/>
    <w:rsid w:val="009D177A"/>
    <w:rsid w:val="009D438A"/>
    <w:rsid w:val="009D6D95"/>
    <w:rsid w:val="009E4BF6"/>
    <w:rsid w:val="009F1A41"/>
    <w:rsid w:val="009F5D37"/>
    <w:rsid w:val="009F7427"/>
    <w:rsid w:val="009F7FAD"/>
    <w:rsid w:val="00A00B67"/>
    <w:rsid w:val="00A07526"/>
    <w:rsid w:val="00A07C68"/>
    <w:rsid w:val="00A10584"/>
    <w:rsid w:val="00A16C38"/>
    <w:rsid w:val="00A2498E"/>
    <w:rsid w:val="00A272C4"/>
    <w:rsid w:val="00A34B5C"/>
    <w:rsid w:val="00A469D8"/>
    <w:rsid w:val="00A63E98"/>
    <w:rsid w:val="00A64920"/>
    <w:rsid w:val="00A7094C"/>
    <w:rsid w:val="00A947C8"/>
    <w:rsid w:val="00A97559"/>
    <w:rsid w:val="00A97E36"/>
    <w:rsid w:val="00AA06B4"/>
    <w:rsid w:val="00AA42BC"/>
    <w:rsid w:val="00AA63ED"/>
    <w:rsid w:val="00AB1676"/>
    <w:rsid w:val="00AB2887"/>
    <w:rsid w:val="00AB42B3"/>
    <w:rsid w:val="00AB509D"/>
    <w:rsid w:val="00AC596D"/>
    <w:rsid w:val="00AD0CE7"/>
    <w:rsid w:val="00AD536D"/>
    <w:rsid w:val="00B02E62"/>
    <w:rsid w:val="00B03391"/>
    <w:rsid w:val="00B1559F"/>
    <w:rsid w:val="00B165B3"/>
    <w:rsid w:val="00B1688D"/>
    <w:rsid w:val="00B37749"/>
    <w:rsid w:val="00B37A7B"/>
    <w:rsid w:val="00B37F21"/>
    <w:rsid w:val="00B426CD"/>
    <w:rsid w:val="00B42748"/>
    <w:rsid w:val="00B53CF2"/>
    <w:rsid w:val="00B5742F"/>
    <w:rsid w:val="00B7126C"/>
    <w:rsid w:val="00B823E2"/>
    <w:rsid w:val="00B831F9"/>
    <w:rsid w:val="00B90C6B"/>
    <w:rsid w:val="00B92A16"/>
    <w:rsid w:val="00B97A03"/>
    <w:rsid w:val="00BB2028"/>
    <w:rsid w:val="00BC2695"/>
    <w:rsid w:val="00BC3F42"/>
    <w:rsid w:val="00BC585B"/>
    <w:rsid w:val="00BD509A"/>
    <w:rsid w:val="00BE4DCA"/>
    <w:rsid w:val="00BF6CDD"/>
    <w:rsid w:val="00C02B7B"/>
    <w:rsid w:val="00C11A31"/>
    <w:rsid w:val="00C4003B"/>
    <w:rsid w:val="00C537FD"/>
    <w:rsid w:val="00C55CB0"/>
    <w:rsid w:val="00C608ED"/>
    <w:rsid w:val="00C614F1"/>
    <w:rsid w:val="00C6370F"/>
    <w:rsid w:val="00C7008E"/>
    <w:rsid w:val="00C92846"/>
    <w:rsid w:val="00C92D6F"/>
    <w:rsid w:val="00C92F14"/>
    <w:rsid w:val="00C95047"/>
    <w:rsid w:val="00CA69A0"/>
    <w:rsid w:val="00CB2CA5"/>
    <w:rsid w:val="00CB5A0D"/>
    <w:rsid w:val="00CC1033"/>
    <w:rsid w:val="00CD07A2"/>
    <w:rsid w:val="00CD0C18"/>
    <w:rsid w:val="00CD1F6B"/>
    <w:rsid w:val="00CD4C2C"/>
    <w:rsid w:val="00CD4CD6"/>
    <w:rsid w:val="00CD5493"/>
    <w:rsid w:val="00CE130E"/>
    <w:rsid w:val="00CE3824"/>
    <w:rsid w:val="00CF3A28"/>
    <w:rsid w:val="00CF4E3F"/>
    <w:rsid w:val="00D00F4D"/>
    <w:rsid w:val="00D01F47"/>
    <w:rsid w:val="00D02F08"/>
    <w:rsid w:val="00D03E57"/>
    <w:rsid w:val="00D27F31"/>
    <w:rsid w:val="00D32F70"/>
    <w:rsid w:val="00D418FB"/>
    <w:rsid w:val="00D42861"/>
    <w:rsid w:val="00D42952"/>
    <w:rsid w:val="00D451C9"/>
    <w:rsid w:val="00D478B0"/>
    <w:rsid w:val="00D61837"/>
    <w:rsid w:val="00D76D3C"/>
    <w:rsid w:val="00D802B9"/>
    <w:rsid w:val="00DA0717"/>
    <w:rsid w:val="00DA3645"/>
    <w:rsid w:val="00DA3D00"/>
    <w:rsid w:val="00DA5025"/>
    <w:rsid w:val="00DB28E1"/>
    <w:rsid w:val="00DB3BC9"/>
    <w:rsid w:val="00DB4939"/>
    <w:rsid w:val="00DC61B5"/>
    <w:rsid w:val="00DC7D71"/>
    <w:rsid w:val="00DE549F"/>
    <w:rsid w:val="00DF173A"/>
    <w:rsid w:val="00DF29D3"/>
    <w:rsid w:val="00DF34C7"/>
    <w:rsid w:val="00DF3952"/>
    <w:rsid w:val="00DF4147"/>
    <w:rsid w:val="00E015EF"/>
    <w:rsid w:val="00E01741"/>
    <w:rsid w:val="00E06927"/>
    <w:rsid w:val="00E1022D"/>
    <w:rsid w:val="00E1027F"/>
    <w:rsid w:val="00E14144"/>
    <w:rsid w:val="00E15E9B"/>
    <w:rsid w:val="00E1732B"/>
    <w:rsid w:val="00E1794F"/>
    <w:rsid w:val="00E217BE"/>
    <w:rsid w:val="00E310A6"/>
    <w:rsid w:val="00E42E56"/>
    <w:rsid w:val="00E45F13"/>
    <w:rsid w:val="00E47328"/>
    <w:rsid w:val="00E5400B"/>
    <w:rsid w:val="00E579EE"/>
    <w:rsid w:val="00E61053"/>
    <w:rsid w:val="00E62DA9"/>
    <w:rsid w:val="00E63265"/>
    <w:rsid w:val="00E90F4E"/>
    <w:rsid w:val="00EA0CB0"/>
    <w:rsid w:val="00EA13F7"/>
    <w:rsid w:val="00EA2B14"/>
    <w:rsid w:val="00EA30A0"/>
    <w:rsid w:val="00EA4F4A"/>
    <w:rsid w:val="00EB0833"/>
    <w:rsid w:val="00EB311F"/>
    <w:rsid w:val="00EB3E47"/>
    <w:rsid w:val="00EB7E8C"/>
    <w:rsid w:val="00EC134F"/>
    <w:rsid w:val="00EF223E"/>
    <w:rsid w:val="00EF513A"/>
    <w:rsid w:val="00F0104A"/>
    <w:rsid w:val="00F10499"/>
    <w:rsid w:val="00F12C9C"/>
    <w:rsid w:val="00F15845"/>
    <w:rsid w:val="00F214B0"/>
    <w:rsid w:val="00F24458"/>
    <w:rsid w:val="00F4029C"/>
    <w:rsid w:val="00F40521"/>
    <w:rsid w:val="00F53C49"/>
    <w:rsid w:val="00F579E9"/>
    <w:rsid w:val="00F6203E"/>
    <w:rsid w:val="00F6322F"/>
    <w:rsid w:val="00F643B7"/>
    <w:rsid w:val="00F6461B"/>
    <w:rsid w:val="00F65CB3"/>
    <w:rsid w:val="00F67B2C"/>
    <w:rsid w:val="00F70BA0"/>
    <w:rsid w:val="00F815B0"/>
    <w:rsid w:val="00FA2639"/>
    <w:rsid w:val="00FB14CA"/>
    <w:rsid w:val="00FC6032"/>
    <w:rsid w:val="00FC6DB1"/>
    <w:rsid w:val="00FC6E6A"/>
    <w:rsid w:val="00FD1BFD"/>
    <w:rsid w:val="00FF0D30"/>
    <w:rsid w:val="00FF519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D2EB7FA"/>
  <w14:defaultImageDpi w14:val="300"/>
  <w15:chartTrackingRefBased/>
  <w15:docId w15:val="{F2244A6F-D1FA-41BA-8F4B-7D6EDF08B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Typewriter" w:semiHidden="1" w:unhideWhenUsed="1"/>
    <w:lsdException w:name="Normal Table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nhideWhenUsed="1" w:qFormat="1"/>
    <w:lsdException w:name="Plain Table 1" w:uiPriority="72"/>
    <w:lsdException w:name="Plain Table 2" w:uiPriority="73"/>
    <w:lsdException w:name="Plain Table 3" w:uiPriority="19" w:qFormat="1"/>
    <w:lsdException w:name="Plain Table 4" w:uiPriority="21" w:qFormat="1"/>
    <w:lsdException w:name="Plain Table 5" w:uiPriority="31" w:qFormat="1"/>
    <w:lsdException w:name="Grid Table Light" w:uiPriority="32" w:qFormat="1"/>
    <w:lsdException w:name="Grid Table 1 Light" w:uiPriority="33" w:qFormat="1"/>
    <w:lsdException w:name="Grid Table 2" w:uiPriority="37"/>
    <w:lsdException w:name="Grid Table 3" w:uiPriority="39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Pr>
      <w:sz w:val="24"/>
      <w:szCs w:val="24"/>
      <w:u w:color="6600FF"/>
      <w:lang w:val="en-GB" w:eastAsia="zh-CN"/>
    </w:rPr>
  </w:style>
  <w:style w:type="paragraph" w:styleId="Heading1">
    <w:name w:val="heading 1"/>
    <w:basedOn w:val="Normal"/>
    <w:next w:val="Normal"/>
    <w:qFormat/>
    <w:pPr>
      <w:keepNext/>
      <w:outlineLvl w:val="0"/>
    </w:pPr>
    <w:rPr>
      <w:b/>
      <w:bCs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973FE6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semiHidden/>
    <w:rPr>
      <w:sz w:val="16"/>
      <w:szCs w:val="16"/>
    </w:rPr>
  </w:style>
  <w:style w:type="paragraph" w:styleId="CommentText">
    <w:name w:val="annotation text"/>
    <w:basedOn w:val="Normal"/>
    <w:semiHidden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Pr>
      <w:b/>
      <w:bCs/>
    </w:rPr>
  </w:style>
  <w:style w:type="paragraph" w:styleId="BalloonText">
    <w:name w:val="Balloon Text"/>
    <w:basedOn w:val="Normal"/>
    <w:semiHidden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422FCA"/>
    <w:rPr>
      <w:color w:val="800080"/>
      <w:u w:val="single"/>
    </w:rPr>
  </w:style>
  <w:style w:type="table" w:styleId="TableGrid">
    <w:name w:val="Table Grid"/>
    <w:basedOn w:val="TableNormal"/>
    <w:rsid w:val="00292C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2">
    <w:name w:val="Body Text Indent 2"/>
    <w:basedOn w:val="Normal"/>
    <w:link w:val="BodyTextIndent2Char"/>
    <w:rsid w:val="00176E24"/>
    <w:pPr>
      <w:spacing w:before="60" w:after="120" w:line="480" w:lineRule="auto"/>
      <w:ind w:left="283"/>
    </w:pPr>
    <w:rPr>
      <w:rFonts w:ascii="Arial" w:hAnsi="Arial" w:cs="Arial"/>
      <w:sz w:val="22"/>
      <w:lang w:eastAsia="en-US"/>
    </w:rPr>
  </w:style>
  <w:style w:type="character" w:customStyle="1" w:styleId="BodyTextIndent2Char">
    <w:name w:val="Body Text Indent 2 Char"/>
    <w:link w:val="BodyTextIndent2"/>
    <w:rsid w:val="00176E24"/>
    <w:rPr>
      <w:rFonts w:ascii="Arial" w:hAnsi="Arial" w:cs="Arial"/>
      <w:sz w:val="22"/>
      <w:szCs w:val="24"/>
    </w:rPr>
  </w:style>
  <w:style w:type="character" w:styleId="Hyperlink">
    <w:name w:val="Hyperlink"/>
    <w:rsid w:val="00176E24"/>
    <w:rPr>
      <w:color w:val="0000FF"/>
      <w:u w:val="single"/>
    </w:rPr>
  </w:style>
  <w:style w:type="paragraph" w:styleId="Header">
    <w:name w:val="header"/>
    <w:basedOn w:val="Normal"/>
    <w:link w:val="HeaderChar"/>
    <w:rsid w:val="009D021C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rsid w:val="009D021C"/>
    <w:rPr>
      <w:sz w:val="24"/>
      <w:szCs w:val="24"/>
      <w:u w:color="6600FF"/>
      <w:lang w:eastAsia="zh-CN"/>
    </w:rPr>
  </w:style>
  <w:style w:type="paragraph" w:styleId="Footer">
    <w:name w:val="footer"/>
    <w:basedOn w:val="Normal"/>
    <w:link w:val="FooterChar"/>
    <w:rsid w:val="009D021C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rsid w:val="009D021C"/>
    <w:rPr>
      <w:sz w:val="24"/>
      <w:szCs w:val="24"/>
      <w:u w:color="6600FF"/>
      <w:lang w:eastAsia="zh-CN"/>
    </w:rPr>
  </w:style>
  <w:style w:type="paragraph" w:styleId="ListParagraph">
    <w:name w:val="List Paragraph"/>
    <w:basedOn w:val="Normal"/>
    <w:qFormat/>
    <w:rsid w:val="008C595C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semiHidden/>
    <w:rsid w:val="00973FE6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u w:color="6600FF"/>
      <w:lang w:val="en-GB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196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782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75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56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51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79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4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4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7D95991BE125048B38222BA8005D2E6" ma:contentTypeVersion="12" ma:contentTypeDescription="Create a new document." ma:contentTypeScope="" ma:versionID="49e686ddb42c78760b9e6718dfcba71c">
  <xsd:schema xmlns:xsd="http://www.w3.org/2001/XMLSchema" xmlns:xs="http://www.w3.org/2001/XMLSchema" xmlns:p="http://schemas.microsoft.com/office/2006/metadata/properties" xmlns:ns2="7851015c-547e-4683-8b52-0897da414043" targetNamespace="http://schemas.microsoft.com/office/2006/metadata/properties" ma:root="true" ma:fieldsID="96a3e53a8b456783c88473baf88acff8" ns2:_="">
    <xsd:import namespace="7851015c-547e-4683-8b52-0897da4140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  <xsd:element ref="ns2:MediaServiceDateTaken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2:MediaServiceOCR" minOccurs="0"/>
                <xsd:element ref="ns2:MediaServiceBilling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851015c-547e-4683-8b52-0897da41404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2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85f1f1f9-0179-4c93-b971-8e9741e04503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8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BillingMetadata" ma:index="19" nillable="true" ma:displayName="MediaServiceBillingMetadata" ma:hidden="true" ma:internalName="MediaServiceBilling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7851015c-547e-4683-8b52-0897da414043">
      <Terms xmlns="http://schemas.microsoft.com/office/infopath/2007/PartnerControls"/>
    </lcf76f155ced4ddcb4097134ff3c332f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399A15-B149-443C-992F-D813964FE9CF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A447317-EE82-4928-8B34-D54ADE7920C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851015c-547e-4683-8b52-0897da4140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A86BEB1-99B7-4737-BEF8-9FE59A5A99DF}">
  <ds:schemaRefs>
    <ds:schemaRef ds:uri="http://schemas.microsoft.com/office/2006/metadata/properties"/>
    <ds:schemaRef ds:uri="http://schemas.microsoft.com/office/infopath/2007/PartnerControls"/>
    <ds:schemaRef ds:uri="7851015c-547e-4683-8b52-0897da414043"/>
  </ds:schemaRefs>
</ds:datastoreItem>
</file>

<file path=customXml/itemProps4.xml><?xml version="1.0" encoding="utf-8"?>
<ds:datastoreItem xmlns:ds="http://schemas.openxmlformats.org/officeDocument/2006/customXml" ds:itemID="{89ADA053-D638-4F0E-B694-377FDED4B4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9</TotalTime>
  <Pages>7</Pages>
  <Words>1859</Words>
  <Characters>10600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niversity of Ulster</vt:lpstr>
    </vt:vector>
  </TitlesOfParts>
  <Company>Informatics</Company>
  <LinksUpToDate>false</LinksUpToDate>
  <CharactersWithSpaces>12435</CharactersWithSpaces>
  <SharedDoc>false</SharedDoc>
  <HLinks>
    <vt:vector size="18" baseType="variant">
      <vt:variant>
        <vt:i4>4522004</vt:i4>
      </vt:variant>
      <vt:variant>
        <vt:i4>6</vt:i4>
      </vt:variant>
      <vt:variant>
        <vt:i4>0</vt:i4>
      </vt:variant>
      <vt:variant>
        <vt:i4>5</vt:i4>
      </vt:variant>
      <vt:variant>
        <vt:lpwstr>http://www.palgrave.com/skills4study/subjectareas/science/technology.asp</vt:lpwstr>
      </vt:variant>
      <vt:variant>
        <vt:lpwstr/>
      </vt:variant>
      <vt:variant>
        <vt:i4>262241</vt:i4>
      </vt:variant>
      <vt:variant>
        <vt:i4>3</vt:i4>
      </vt:variant>
      <vt:variant>
        <vt:i4>0</vt:i4>
      </vt:variant>
      <vt:variant>
        <vt:i4>5</vt:i4>
      </vt:variant>
      <vt:variant>
        <vt:lpwstr>http://www.mycoted.com/Category:Creativity_Techniques</vt:lpwstr>
      </vt:variant>
      <vt:variant>
        <vt:lpwstr/>
      </vt:variant>
      <vt:variant>
        <vt:i4>3932286</vt:i4>
      </vt:variant>
      <vt:variant>
        <vt:i4>0</vt:i4>
      </vt:variant>
      <vt:variant>
        <vt:i4>0</vt:i4>
      </vt:variant>
      <vt:variant>
        <vt:i4>5</vt:i4>
      </vt:variant>
      <vt:variant>
        <vt:lpwstr>http://library.ulster.ac.uk/bus/harvard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ty of Ulster</dc:title>
  <dc:subject/>
  <dc:creator>Administrator</dc:creator>
  <cp:keywords/>
  <cp:lastModifiedBy>Fakoya, Adediji</cp:lastModifiedBy>
  <cp:revision>189</cp:revision>
  <cp:lastPrinted>2017-10-03T09:55:00Z</cp:lastPrinted>
  <dcterms:created xsi:type="dcterms:W3CDTF">2018-10-01T15:15:00Z</dcterms:created>
  <dcterms:modified xsi:type="dcterms:W3CDTF">2025-06-20T0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lecture-notes-in-computer-science</vt:lpwstr>
  </property>
  <property fmtid="{D5CDD505-2E9C-101B-9397-08002B2CF9AE}" pid="21" name="Mendeley Recent Style Name 9_1">
    <vt:lpwstr>Springer Lecture Notes in Computer Scienc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05480f62-9b48-376c-83e5-c73178c09edf</vt:lpwstr>
  </property>
  <property fmtid="{D5CDD505-2E9C-101B-9397-08002B2CF9AE}" pid="25" name="ContentTypeId">
    <vt:lpwstr>0x01010047D95991BE125048B38222BA8005D2E6</vt:lpwstr>
  </property>
</Properties>
</file>